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endnotes.xml" ContentType="application/vnd.openxmlformats-officedocument.wordprocessingml.endnotes+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4"/>
          <w:szCs w:val="24"/>
          <w:lang w:val="en-US"/>
        </w:rPr>
      </w:pPr>
      <w:r>
        <w:rPr>
          <w:b/>
          <w:bCs/>
          <w:sz w:val="24"/>
          <w:szCs w:val="24"/>
          <w:lang w:val="en-US"/>
        </w:rPr>
        <w:t>Review Article</w:t>
      </w:r>
    </w:p>
    <w:p>
      <w:pPr>
        <w:rPr>
          <w:sz w:val="40"/>
          <w:szCs w:val="40"/>
          <w:lang w:val="en-US"/>
        </w:rPr>
      </w:pPr>
      <w:r>
        <w:rPr>
          <w:sz w:val="40"/>
          <w:szCs w:val="40"/>
          <w:lang w:val="en-US"/>
        </w:rPr>
        <w:t>Influence of Metformin on Age Related Macular Degeneration (AMD)</w:t>
      </w:r>
    </w:p>
    <w:p>
      <w:pPr>
        <w:rPr>
          <w:sz w:val="24"/>
          <w:szCs w:val="24"/>
          <w:lang w:val="en-US"/>
        </w:rPr>
      </w:pPr>
      <w:r>
        <w:rPr>
          <w:sz w:val="24"/>
          <w:szCs w:val="24"/>
          <w:lang w:val="en-US"/>
        </w:rPr>
        <w:t>Albert J. Augustin</w:t>
      </w:r>
      <w:r>
        <w:rPr>
          <w:sz w:val="24"/>
          <w:szCs w:val="24"/>
          <w:vertAlign w:val="superscript"/>
          <w:lang w:val="en-US"/>
        </w:rPr>
        <w:t>1</w:t>
      </w:r>
      <w:r>
        <w:rPr>
          <w:sz w:val="24"/>
          <w:szCs w:val="24"/>
          <w:vertAlign w:val="subscript"/>
          <w:lang w:val="en-US"/>
        </w:rPr>
        <w:t xml:space="preserve"> </w:t>
      </w:r>
      <w:r>
        <w:rPr>
          <w:sz w:val="24"/>
          <w:szCs w:val="24"/>
          <w:lang w:val="en-US"/>
        </w:rPr>
        <w:t>and Jenny Atorf</w:t>
      </w:r>
      <w:r>
        <w:rPr>
          <w:sz w:val="24"/>
          <w:szCs w:val="24"/>
          <w:vertAlign w:val="superscript"/>
          <w:lang w:val="en-US"/>
        </w:rPr>
        <w:t>1</w:t>
      </w:r>
    </w:p>
    <w:p>
      <w:pPr>
        <w:rPr>
          <w:sz w:val="24"/>
          <w:szCs w:val="24"/>
          <w:lang w:val="en-US"/>
        </w:rPr>
      </w:pPr>
      <w:r>
        <w:rPr>
          <w:sz w:val="24"/>
          <w:szCs w:val="24"/>
          <w:vertAlign w:val="superscript"/>
          <w:lang w:val="en-US"/>
        </w:rPr>
        <w:t>1</w:t>
      </w:r>
      <w:r>
        <w:rPr>
          <w:sz w:val="24"/>
          <w:szCs w:val="24"/>
          <w:lang w:val="en-US"/>
        </w:rPr>
        <w:t xml:space="preserve"> Department of Ophthalmology, Staedtisches Klinikum Karlsruhe, Moltkestr. 90, 76133 Karlsruhe, Germany</w:t>
      </w:r>
    </w:p>
    <w:p>
      <w:pPr>
        <w:rPr>
          <w:sz w:val="24"/>
          <w:szCs w:val="24"/>
          <w:lang w:val="en-US"/>
        </w:rPr>
      </w:pPr>
      <w:r>
        <w:rPr>
          <w:b/>
          <w:bCs/>
          <w:sz w:val="24"/>
          <w:szCs w:val="24"/>
          <w:lang w:val="en-US"/>
        </w:rPr>
        <w:t>Correspondence to</w:t>
      </w:r>
      <w:r>
        <w:rPr>
          <w:sz w:val="24"/>
          <w:szCs w:val="24"/>
          <w:lang w:val="en-US"/>
        </w:rPr>
        <w:t>: Prof. Dr. Albert J. Augustin, Department of Ophthalmology, Staedtisches Klinikum Karlsruhe, Moltkestr. 90, 76133 Karlsruhe, Germany</w:t>
      </w:r>
    </w:p>
    <w:p>
      <w:pPr>
        <w:rPr>
          <w:sz w:val="24"/>
          <w:szCs w:val="24"/>
          <w:lang w:val="en-US"/>
        </w:rPr>
        <w:sectPr>
          <w:headerReference r:id="rId5" w:type="default"/>
          <w:footerReference r:id="rId6" w:type="default"/>
          <w:pgSz w:w="11906" w:h="16838"/>
          <w:pgMar w:top="1417" w:right="1417" w:bottom="1134" w:left="1417" w:header="708" w:footer="708" w:gutter="0"/>
          <w:lnNumType w:countBy="1" w:restart="continuous"/>
          <w:cols w:space="708" w:num="1"/>
          <w:docGrid w:linePitch="360" w:charSpace="0"/>
        </w:sectPr>
      </w:pPr>
      <w:r>
        <w:rPr>
          <w:b/>
          <w:bCs/>
          <w:sz w:val="24"/>
          <w:szCs w:val="24"/>
          <w:lang w:val="en-US"/>
        </w:rPr>
        <w:t>E-Mail</w:t>
      </w:r>
      <w:r>
        <w:rPr>
          <w:sz w:val="24"/>
          <w:szCs w:val="24"/>
          <w:lang w:val="en-US"/>
        </w:rPr>
        <w:t>: albertjaugustin@googlemail.com</w:t>
      </w:r>
    </w:p>
    <w:p>
      <w:pPr>
        <w:rPr>
          <w:b/>
          <w:bCs/>
          <w:sz w:val="24"/>
          <w:szCs w:val="24"/>
          <w:lang w:val="en-US"/>
        </w:rPr>
      </w:pPr>
      <w:r>
        <w:rPr>
          <w:b/>
          <w:bCs/>
          <w:sz w:val="24"/>
          <w:szCs w:val="24"/>
          <w:lang w:val="en-US"/>
        </w:rPr>
        <w:t>Abstract</w:t>
      </w:r>
    </w:p>
    <w:p>
      <w:pPr>
        <w:jc w:val="both"/>
        <w:rPr>
          <w:sz w:val="24"/>
          <w:szCs w:val="24"/>
          <w:lang w:val="en-US"/>
        </w:rPr>
      </w:pPr>
      <w:r>
        <w:rPr>
          <w:sz w:val="24"/>
          <w:szCs w:val="24"/>
          <w:lang w:val="en-US"/>
        </w:rPr>
        <w:t>Metformin is the most commonly prescribed antihyperglycemic drug as first-line therapy in type II diabetic patients. In recent years, evidence is increasing that metformin has beneficial effects beyond its classical antihyperglycemic way of action. Those effects include anti-inflammation, anti-oxidation, anti-aging, anti-angiogenesis, anti-neoplasia, anti-apoptosis and neuroprotection. The complex pathophysiology of age-related macular degeneration (AMD) includes age-related changes of the retinal pigment epithelium (RPE) and Bruch’s membrane. An inflammatory and oxidative damage component have also been described. The dry form is especially characterized by loss of retinal neurons (geographic atrophy) and the wet form is characterized by pathological neovascularization. Not surprisingly, an increasing number of reports about beneficial effects of metformin on AMD have been published in the last years. A first prospective trial investigating the effect of metformin on dry AMD is ongoing with estimated results by the end of 2024. In this review, the current knowledge about the association of metformin and AMD is summarized.</w:t>
      </w:r>
    </w:p>
    <w:p>
      <w:pPr>
        <w:rPr>
          <w:sz w:val="24"/>
          <w:szCs w:val="24"/>
          <w:lang w:val="en-US"/>
        </w:rPr>
        <w:sectPr>
          <w:pgSz w:w="11906" w:h="16838"/>
          <w:pgMar w:top="1417" w:right="1417" w:bottom="1134" w:left="1417" w:header="708" w:footer="708" w:gutter="0"/>
          <w:lnNumType w:countBy="1" w:restart="continuous"/>
          <w:cols w:space="708" w:num="1"/>
          <w:docGrid w:linePitch="360" w:charSpace="0"/>
        </w:sectPr>
      </w:pPr>
      <w:r>
        <w:rPr>
          <w:b/>
          <w:bCs/>
          <w:sz w:val="24"/>
          <w:szCs w:val="24"/>
          <w:lang w:val="en-US"/>
        </w:rPr>
        <w:t>Keywords</w:t>
      </w:r>
      <w:r>
        <w:rPr>
          <w:sz w:val="24"/>
          <w:szCs w:val="24"/>
          <w:lang w:val="en-US"/>
        </w:rPr>
        <w:t>: metformin, age related macular degeneration retina, insulin, diabetes, aging, drug therapy, AMPK-pathway</w:t>
      </w:r>
    </w:p>
    <w:p>
      <w:pPr>
        <w:pStyle w:val="2"/>
        <w:rPr>
          <w:b/>
          <w:bCs/>
          <w:sz w:val="24"/>
          <w:szCs w:val="24"/>
          <w:lang w:val="en-US"/>
        </w:rPr>
      </w:pPr>
      <w:r>
        <w:rPr>
          <w:b/>
          <w:bCs/>
          <w:sz w:val="24"/>
          <w:szCs w:val="24"/>
          <w:lang w:val="en-US"/>
        </w:rPr>
        <w:t>INTRODUCTION</w:t>
      </w:r>
    </w:p>
    <w:p>
      <w:pPr>
        <w:jc w:val="both"/>
        <w:rPr>
          <w:sz w:val="24"/>
          <w:szCs w:val="24"/>
          <w:lang w:val="en-US"/>
        </w:rPr>
      </w:pPr>
      <w:r>
        <w:rPr>
          <w:sz w:val="24"/>
          <w:szCs w:val="24"/>
          <w:lang w:val="en-US"/>
        </w:rPr>
        <w:t xml:space="preserve">Metformin is one of the most commonly used oral antidiabetic drug. Classically, it is used in non-insulin-dependent type 2 diabetic patients and in most of the cases as the first oral antidiabetic medication. Metformin inhibits the formation of glucose in the liver and improves glucose turnover in the periphery (the muscles) of the body, thereby lowering the blood glucose level </w:t>
      </w:r>
      <w:sdt>
        <w:sdtPr>
          <w:rPr>
            <w:sz w:val="24"/>
            <w:szCs w:val="24"/>
            <w:lang w:val="en-US"/>
          </w:rPr>
          <w:alias w:val="To edit, see citavi.com/edit"/>
          <w:tag w:val="CitaviPlaceholder#a7b4d31f-9171-4c50-b9ea-2b3f19238d2c"/>
          <w:id w:val="714395969"/>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I4YTdhLTFhZjUtNGY1ZS1hNDgyLWE1MmFmNDNlMjIzNCIsIlJhbmdlTGVuZ3RoIjoy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DgtMjRUMTA6NTk6NTAiLCJQcm9qZWN0Ijp7IiRyZWYiOiI4In19LCJVc2VOdW1iZXJpbmdUeXBlT2ZQYXJlbnREb2N1bWVudCI6ZmFsc2V9LHsiJGlkIjoiMjEiLCIkdHlwZSI6IlN3aXNzQWNhZGVtaWMuQ2l0YXZpLkNpdGF0aW9ucy5Xb3JkUGxhY2Vob2xkZXJFbnRyeSwgU3dpc3NBY2FkZW1pYy5DaXRhdmkiLCJJZCI6IjUwMzllOWU0LTRhMjYtNDRhZi1iZjY1LTljOTA0OGEzY2JmNSIsIlJhbmdlU3RhcnQiOjIsIlJhbmdlTGVuZ3RoIjozLCJSZWZlcmVuY2VJZCI6IjVkNWJhODJkLWY5MTEtNDg2Zi04MGIyLWI0NzcxOGVlNDIw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c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Ny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DgtMjRUMTA6NTk6NTA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YTdiNGQzMWYtOTE3MS00YzUwLWI5ZWEtMmIzZjE5MjM4ZDJjIiwiVGV4dCI6IigxLDIpIiwiV0FJVmVyc2lvbiI6IjYuMTQuMC4wIn0=}</w:instrText>
          </w:r>
          <w:r>
            <w:rPr>
              <w:sz w:val="24"/>
              <w:szCs w:val="24"/>
              <w:lang w:val="en-US"/>
            </w:rPr>
            <w:fldChar w:fldCharType="separate"/>
          </w:r>
          <w:r>
            <w:rPr>
              <w:sz w:val="24"/>
              <w:szCs w:val="24"/>
              <w:lang w:val="en-US"/>
            </w:rPr>
            <w:t>(1,2)</w:t>
          </w:r>
          <w:r>
            <w:rPr>
              <w:sz w:val="24"/>
              <w:szCs w:val="24"/>
              <w:lang w:val="en-US"/>
            </w:rPr>
            <w:fldChar w:fldCharType="end"/>
          </w:r>
        </w:sdtContent>
      </w:sdt>
      <w:r>
        <w:rPr>
          <w:sz w:val="24"/>
          <w:szCs w:val="24"/>
          <w:lang w:val="en-US"/>
        </w:rPr>
        <w:t xml:space="preserve">. </w:t>
      </w:r>
    </w:p>
    <w:p>
      <w:pPr>
        <w:jc w:val="both"/>
        <w:rPr>
          <w:sz w:val="24"/>
          <w:szCs w:val="24"/>
          <w:lang w:val="en-US"/>
        </w:rPr>
      </w:pPr>
      <w:r>
        <w:rPr>
          <w:sz w:val="24"/>
          <w:szCs w:val="24"/>
          <w:lang w:val="en-US"/>
        </w:rPr>
        <w:t xml:space="preserve">There is increasing evidence that metformin may exert several beneficial effects beyond its original antidiabetic function </w:t>
      </w:r>
      <w:sdt>
        <w:sdtPr>
          <w:rPr>
            <w:sz w:val="24"/>
            <w:szCs w:val="24"/>
            <w:lang w:val="en-US"/>
          </w:rPr>
          <w:alias w:val="To edit, see citavi.com/edit"/>
          <w:tag w:val="CitaviPlaceholder#ad1f6649-b02e-4bd9-86f9-e09256bb6433"/>
          <w:id w:val="891080546"/>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BiYTEyLWViOGYtNDY1NC1iZTAwLWJkZDNiNDk4NjM1YiIsIlJhbmdlTGVuZ3RoIjoyLCJSZWZlcmVuY2VJZCI6ImM2M2FlNDNjLTdjZDEtNGVmNy05YjU2LTMxMTk1Zjc3MDd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lJvbWRob25peXlhaCwgSGFyZGluZyBldCBhbCAyMDIxIC0gTWV0Zm9ybWluLCBBIFBvdGVudGlhbCBSb2x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yMSIsIkRvaSI6IjEwLjEwMDcvczQwMTIzLTAyMS0wMDM0NC0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QwMTIzLTAyMS0wMDM0NC0zIiwiVXJpU3RyaW5nIjoiaHR0cHM6Ly9kb2kub3JnLzEwLjEwMDcvczQwMTIzLTAyMS0wMDM0NC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DY5YmI0Ny04MzQwLTQwYzEtOGQ3Zi1jZjQ0Yzc3N2IyNWE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DQ2OTU4IiwiVXJpU3RyaW5nIjoiaHR0cDovL3d3dy5uY2JpLm5sbS5uaWguZ292L3B1Ym1lZC8zMzg0Njk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MTg2OWZmODEtMzhmNy00YWQyLTgwZmUtZTYwMTMxNGIwZGUwIiwiTW9kaWZpZWRPbiI6IjIwMjItMDctMThUMTA6MTM6MT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Dc5NTY4IiwiVXJpU3RyaW5nIjoiaHR0cHM6Ly93d3cubmNiaS5ubG0ubmloLmdvdi9wbWMvYXJ0aWNsZXMvUE1DODA3OTU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XJyLjIwMTcuMDguMDAzIiwiVXJpU3RyaW5nIjoiaHR0cHM6Ly9kb2kub3JnLzEwLjEwMTYvai5hcnIuMjAxNy4wOC4wMD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MFQwOTowNzoxMiIsIk1vZGlmaWVkQnkiOiJfSmVubnkiLCJJZCI6IjNmNTNkYTBiLTk2YjEtNDExYS04ODY3LTQxYmFhYmY2Y2FjNSIsIk1vZGlmaWVkT24iOiIyMDIyLTA3LTIwVDA5OjA3OjEy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jg4MDI4MDMiLCJVcmlTdHJpbmciOiJodHRwOi8vd3d3Lm5jYmkubmxtLm5paC5nb3YvcHVibWVkLzI4ODAyODAz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WW9zaGlmdW1pIiwiTGFzdE5hbWUiOiJTYWlzaG8iLCJQcm90ZWN0ZWQiOmZhbHNlLCJTZXgiOjAsIkNyZWF0ZWRCeSI6Il9KZW5ueSIsIkNyZWF0ZWRPbiI6IjIwMjItMDctMjBUMDg6NTY6NDkiLCJNb2RpZmllZEJ5IjoiX0plbm55IiwiSWQiOiJkOWZjZjA5YS04MzMxLTQwMTEtYjY1Yy1kYTE3OTMzNzhiNmIiLCJNb2RpZmllZE9uIjoiMjAyMi0wNy0yMFQwODo1Njo0OSIsIlByb2plY3QiOnsiJHJlZiI6IjgifX1dLCJDaXRhdGlvbktleVVwZGF0ZVR5cGUiOjAsIkNvbGxhYm9yYXRvcnMiOltdLCJEb2kiOiIxMC4yMTc0LzE4NzE1MzAzMTU2NjYxNTAzMTYxMjQwMTki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jE3NC8xODcxNTMwMzE1NjY2MTUwMzE2MTI0MDE5IiwiVXJpU3RyaW5nIjoiaHR0cHM6Ly9kb2kub3JnLzEwLjIxNzQvMTg3MTUzMDMxNTY2NjE1MDMxNjEyNDAxOS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}</w:instrText>
          </w:r>
          <w:r>
            <w:rPr>
              <w:sz w:val="24"/>
              <w:szCs w:val="24"/>
              <w:lang w:val="en-US"/>
            </w:rPr>
            <w:fldChar w:fldCharType="separate"/>
          </w:r>
          <w:r>
            <w:rPr>
              <w:sz w:val="24"/>
              <w:szCs w:val="24"/>
              <w:lang w:val="en-US"/>
            </w:rPr>
            <w:t>(3–5)</w:t>
          </w:r>
          <w:r>
            <w:rPr>
              <w:sz w:val="24"/>
              <w:szCs w:val="24"/>
              <w:lang w:val="en-US"/>
            </w:rPr>
            <w:fldChar w:fldCharType="end"/>
          </w:r>
        </w:sdtContent>
      </w:sdt>
      <w:r>
        <w:rPr>
          <w:sz w:val="24"/>
          <w:szCs w:val="24"/>
          <w:lang w:val="en-US"/>
        </w:rPr>
        <w:t xml:space="preserve">. In summary, in vitro and in vivo investigations report anti-angiogenic, anti-inflammatory, anti-oxidative, anti-apoptotic, anti-aging and neuroprotective effects of metformin </w:t>
      </w:r>
      <w:sdt>
        <w:sdtPr>
          <w:rPr>
            <w:sz w:val="24"/>
            <w:szCs w:val="24"/>
            <w:lang w:val="en-US"/>
          </w:rPr>
          <w:alias w:val="To edit, see citavi.com/edit"/>
          <w:tag w:val="CitaviPlaceholder#201d1cd7-f927-4968-ac7e-f7a166bce461"/>
          <w:id w:val="-1433277127"/>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WFkN2FmLWQzMTktNGU3My04ZjZjLTA5ZmJiYWIxMmVhZSIsIlJhbmdlTGVuZ3RoIjoyLCJSZWZlcmVuY2VJZCI6IjA2NTg2MTBmLTNjYmMtNDYyYy1hNWI2LTc4YzA3NGI1MD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EYXRlMiI6IjIyLjAxLjIwMjIiLCJEb2kiOiIxMC4xMTc3LzE1MzUzNzAyMjExMDY5OTg2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g4OTkzMzgiLCJVcmlTdHJpbmciOiJodHRwczovL3d3dy5uY2JpLm5sbS5uaWguZ292L3BtYy9hcnRpY2xlcy9QTUM4ODk5Mz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ODQ2NmEwNC05MjExLTQzMDMtYTQ5OS05OTYyZTU5MWM5M2EiLCJNb2RpZmllZE9uIjoiMjAyMi0wNy0xOFQxMDoxMzox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zcvMTUzNTM3MDIyMTEwNjk5ODYiLCJVcmlTdHJpbmciOiJodHRwczovL2RvaS5vcmcvMTAuMTE3Ny8xNTM1MzcwMjIxMTA2OTk4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WI4NGU0MmYtZTNjYS00Mzg1LWE1ZjQtNGRjZDgyZGI5ODE3IiwiTW9kaWZpZWRPbiI6IjIwMjItMDctMThUMTA6MTM6MTQ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TA2ODIyMCIsIlVyaVN0cmluZyI6Imh0dHA6Ly93d3cubmNiaS5ubG0ubmloLmdvdi9wdWJtZWQvMzUwNjgyMj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BbGV4YW5kZXIiLCJMYXN0TmFtZSI6IlNvdWthcyIsIk1pZGRsZU5hbWUiOiJBLiIsIlByb3RlY3RlZCI6ZmFsc2UsIlNleCI6MiwiQ3JlYXRlZEJ5IjoiX0plbm55IiwiQ3JlYXRlZE9uIjoiMjAyMi0wNy0xOFQxMDoxMzoxNCIsIk1vZGlmaWVkQnkiOiJfSmVubnkiLCJJZCI6IjQ5ZDhmYWIxLTQ2ZGUtNDBkYS05NmIzLTFhYWQyOGUzZDcwOSIsIk1vZGlmaWVkT24iOiIyMDIyLTA3LTE4VDEwOjEzOjE0IiwiUHJvamVjdCI6eyIkcmVmIjoiOCJ9fSx7IiRpZCI6IjMx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zMi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zMy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NDEiLCIkdHlwZSI6IlN3aXNzQWNhZGVtaWMuQ2l0YXZpLkxvY2F0aW9uLCBTd2lzc0FjYWRlbWljLkNpdGF2aSIsIkFkZHJlc3MiOnsiJGlkIjoiNDI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0NC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DgtMjRUMTA6NTk6NTAiLCJQcm9qZWN0Ijp7IiRyZWYiOiI4In19LCJVc2VOdW1iZXJpbmdUeXBlT2ZQYXJlbnREb2N1bWVudCI6ZmFsc2V9XSwiRm9ybWF0dGVkVGV4dCI6eyIkaWQiOiI0NSIsIkNvdW50IjoxLCJUZXh0VW5pdHMiOlt7IiRpZCI6IjQ2IiwiRm9udFN0eWxlIjp7IiRpZCI6IjQ3IiwiTmV1dHJhbCI6dHJ1ZX0sIlJlYWRpbmdPcmRlciI6MSwiVGV4dCI6Iig2LDcpIn1dfSwiVGFnIjoiQ2l0YXZpUGxhY2Vob2xkZXIjMjAxZDFjZDctZjkyNy00OTY4LWFjN2UtZjdhMTY2YmNlNDYxIiwiVGV4dCI6Iig2LDcpIiwiV0FJVmVyc2lvbiI6IjYuMTQuMC4wIn0=}</w:instrText>
          </w:r>
          <w:r>
            <w:rPr>
              <w:sz w:val="24"/>
              <w:szCs w:val="24"/>
              <w:lang w:val="en-US"/>
            </w:rPr>
            <w:fldChar w:fldCharType="separate"/>
          </w:r>
          <w:r>
            <w:rPr>
              <w:sz w:val="24"/>
              <w:szCs w:val="24"/>
              <w:lang w:val="en-US"/>
            </w:rPr>
            <w:t>(6,7)</w:t>
          </w:r>
          <w:r>
            <w:rPr>
              <w:sz w:val="24"/>
              <w:szCs w:val="24"/>
              <w:lang w:val="en-US"/>
            </w:rPr>
            <w:fldChar w:fldCharType="end"/>
          </w:r>
        </w:sdtContent>
      </w:sdt>
      <w:r>
        <w:rPr>
          <w:sz w:val="24"/>
          <w:szCs w:val="24"/>
          <w:lang w:val="en-US"/>
        </w:rPr>
        <w:t xml:space="preserve">. Most of these effects also play a crucial role in many retinal diseases such as diabetic retinopathy (DR), age-related macular degeneration (AMD), glaucoma, uveitis or inherited retinal dystrophies as retinitis pigmentosa. </w:t>
      </w:r>
    </w:p>
    <w:p>
      <w:pPr>
        <w:jc w:val="both"/>
        <w:rPr>
          <w:sz w:val="24"/>
          <w:szCs w:val="24"/>
          <w:lang w:val="en-US"/>
        </w:rPr>
      </w:pPr>
      <w:r>
        <w:rPr>
          <w:sz w:val="24"/>
          <w:szCs w:val="24"/>
          <w:lang w:val="en-US"/>
        </w:rPr>
        <w:t xml:space="preserve">AMD is a vision-threatening disease of the elderly population worldwide with increasing prevalence. Wong et al. calculated an increase from 196 million affected people in 2020 to 288 million affected people in 2040 </w:t>
      </w:r>
      <w:sdt>
        <w:sdtPr>
          <w:rPr>
            <w:sz w:val="24"/>
            <w:szCs w:val="24"/>
            <w:lang w:val="en-US"/>
          </w:rPr>
          <w:alias w:val="To edit, see citavi.com/edit"/>
          <w:tag w:val="CitaviPlaceholder#b9a712e6-88d5-4888-b999-855d95042334"/>
          <w:id w:val="-32881323"/>
          <w:placeholder>
            <w:docPart w:val="851277CCED9A401A936111810F26CED8"/>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zgzNWNmLWE4ZWQtNGE2Ny04YzFlLTdkNDkxOGJjYmUxYiIsIlJhbmdlTGVuZ3RoIjozLCJSZWZlcmVuY2VJZCI6IjdjZmZmNzVlLTA3ZGUtNDI4MS1iNjE3LTcyZWFmOTI4NmI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UzIyMTQtMTA5WCgxMyk3MDE0NS0x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TMjIxNC0xMDlYKDEzKTcwMTQ1LTEiLCJVcmlTdHJpbmciOiJodHRwczovL2RvaS5vcmcvMTAuMTAxNi9TMjIxNC0xMDlYKDEzKTcwMTQ1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}</w:instrText>
          </w:r>
          <w:r>
            <w:rPr>
              <w:sz w:val="24"/>
              <w:szCs w:val="24"/>
              <w:lang w:val="en-US"/>
            </w:rPr>
            <w:fldChar w:fldCharType="separate"/>
          </w:r>
          <w:r>
            <w:rPr>
              <w:sz w:val="24"/>
              <w:szCs w:val="24"/>
              <w:lang w:val="en-US"/>
            </w:rPr>
            <w:t>(8)</w:t>
          </w:r>
          <w:r>
            <w:rPr>
              <w:sz w:val="24"/>
              <w:szCs w:val="24"/>
              <w:lang w:val="en-US"/>
            </w:rPr>
            <w:fldChar w:fldCharType="end"/>
          </w:r>
        </w:sdtContent>
      </w:sdt>
      <w:r>
        <w:rPr>
          <w:sz w:val="24"/>
          <w:szCs w:val="24"/>
          <w:lang w:val="en-US"/>
        </w:rPr>
        <w:t xml:space="preserve">. Together with diabetic retinopathy and glaucoma, AMD accounts for the majority of blindness cases in developed countries. In Germany, for example, it is estimated that AMD is responsible for up to 50% of blind people. </w:t>
      </w:r>
      <w:sdt>
        <w:sdtPr>
          <w:rPr>
            <w:sz w:val="24"/>
            <w:szCs w:val="24"/>
            <w:lang w:val="en-US"/>
          </w:rPr>
          <w:alias w:val="To edit, see citavi.com/edit"/>
          <w:tag w:val="CitaviPlaceholder#9f61ea3a-7b03-4318-b26d-d39f02653989"/>
          <w:id w:val="982206327"/>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zgzODJhLTQ2MTgtNGU2Ni1iMTM2LTc4ZTQ4MTk1Y2EwNCIsIlJhbmdlTGVuZ3RoIjozLCJSZWZlcmVuY2VJZCI6IjY4YTI0MDIzLWFkMzktNDNjOC1iYWJmLWZjODE3YjM1Mjg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U3RhaGwiLCJQcm90ZWN0ZWQiOmZhbHNlLCJTZXgiOjIsIkNyZWF0ZWRCeSI6Il9KZW5ueSIsIkNyZWF0ZWRPbiI6IjIwMjItMDctMjBUMTI6NTE6MTEiLCJNb2RpZmllZEJ5IjoiX0plbm55IiwiSWQiOiI0MDRiYWY0NC1mYzI3LTRhOTItYTkwNS1mYzQ1ZmNiNjk1YzIiLCJNb2RpZmllZE9uIjoiMjAyMi0wNy0yMFQxMjo1MToxMSIsIlByb2plY3QiOnsiJGlkIjoiOCIsIiR0eXBlIjoiU3dpc3NBY2FkZW1pYy5DaXRhdmkuUHJvamVjdCwgU3dpc3NBY2FkZW1pYy5DaXRhdmkifX1dLCJDaXRhdGlvbktleVVwZGF0ZVR5cGUiOjAsIkNvbGxhYm9yYXRvcnMiOltdLCJEb2kiOiIxMC4zMjM4L2FyenRlYmwuMjAyMC4wNTEz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UE1DNzU4ODYxOSIsIlVyaVN0cmluZyI6Imh0dHBzOi8vd3d3Lm5jYmkubmxtLm5paC5nb3YvcG1jL2FydGljbGVzL1BNQzc1ODg2M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MFQxMjo1MToxMSIsIk1vZGlmaWVkQnkiOiJfSmVubnkiLCJJZCI6ImM2MjY0YjYyLThiMGItNDQxOC05MDcxLTU0MzQxNjMwYTE5YiIsIk1vZGlmaWVkT24iOiIyMDIyLTA3LTIwVDEyOjU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zIzOC9hcnp0ZWJsLjIwMjAuMDUxMyIsIlVyaVN0cmluZyI6Imh0dHBzOi8vZG9pLm9yZy8xMC4zMjM4L2FyenRlYmwuMjAyMC4wNT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BUMTI6NTE6MTEiLCJNb2RpZmllZEJ5IjoiX0plbm55IiwiSWQiOiI1ZmU5YjNiNC1hNzEyLTQxMzMtODQ1NS05NDJhNGZhNmQxZmMiLCJNb2RpZmllZE9uIjoiMjAyMi0wNy0yMFQxMjo1MTox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zMDg3MjM5IiwiVXJpU3RyaW5nIjoiaHR0cDovL3d3dy5uY2JpLm5sbS5uaWguZ292L3B1Ym1lZC8zMzA4NzIz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}</w:instrText>
          </w:r>
          <w:r>
            <w:rPr>
              <w:sz w:val="24"/>
              <w:szCs w:val="24"/>
              <w:lang w:val="en-US"/>
            </w:rPr>
            <w:fldChar w:fldCharType="separate"/>
          </w:r>
          <w:r>
            <w:rPr>
              <w:sz w:val="24"/>
              <w:szCs w:val="24"/>
              <w:lang w:val="en-US"/>
            </w:rPr>
            <w:t>(9)</w:t>
          </w:r>
          <w:r>
            <w:rPr>
              <w:sz w:val="24"/>
              <w:szCs w:val="24"/>
              <w:lang w:val="en-US"/>
            </w:rPr>
            <w:fldChar w:fldCharType="end"/>
          </w:r>
        </w:sdtContent>
      </w:sdt>
      <w:r>
        <w:rPr>
          <w:sz w:val="24"/>
          <w:szCs w:val="24"/>
          <w:lang w:val="en-US"/>
        </w:rPr>
        <w:t xml:space="preserve"> </w:t>
      </w:r>
    </w:p>
    <w:p>
      <w:pPr>
        <w:jc w:val="both"/>
        <w:rPr>
          <w:sz w:val="24"/>
          <w:szCs w:val="24"/>
          <w:lang w:val="en-US"/>
        </w:rPr>
      </w:pPr>
      <w:r>
        <w:rPr>
          <w:sz w:val="24"/>
          <w:szCs w:val="24"/>
          <w:lang w:val="en-US"/>
        </w:rPr>
        <w:t xml:space="preserve">The main risk factor for AMD is age. However, a history of smoking, hyperlipidemia, ethnicity, lifestyle and family history (genetic component) also play a role </w:t>
      </w:r>
      <w:sdt>
        <w:sdtPr>
          <w:rPr>
            <w:sz w:val="24"/>
            <w:szCs w:val="24"/>
            <w:lang w:val="en-US"/>
          </w:rPr>
          <w:alias w:val="To edit, see citavi.com/edit"/>
          <w:tag w:val="CitaviPlaceholder#04c50baf-654a-4e31-a846-800715957a88"/>
          <w:id w:val="-1984297181"/>
          <w:placeholder>
            <w:docPart w:val="851277CCED9A401A936111810F26CED8"/>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2NkZTM1LWNmZGMtNGY4Yi05NTU1LTY4MGNhYzUyZmEwMiIsIlJhbmdlTGVuZ3RoIjoz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A4LTI0VDEwOjU5OjUwIiwiUHJvamVjdCI6eyIkcmVmIjoiOCJ9fSwiVXNlTnVtYmVyaW5nVHlwZU9mUGFyZW50RG9jdW1lbnQiOmZhbHNlfSx7IiRpZCI6IjIwIiwiJHR5cGUiOiJTd2lzc0FjYWRlbWljLkNpdGF2aS5DaXRhdGlvbnMuV29yZFBsYWNlaG9sZGVyRW50cnksIFN3aXNzQWNhZGVtaWMuQ2l0YXZpIiwiSWQiOiI0YjAwYWI5MS1mYTExLTRlNzYtYWZmMy00MGJkZWUwMDhlNDkiLCJSYW5nZVN0YXJ0IjozLCJSYW5nZUxlbmd0aCI6NCwiUmVmZXJlbmNlSWQiOiI1ZmUxM2YyNC03NDdkLTRlYzItYjk4OS0zNzhmODNkOWNhYzY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4wMy4yMDIxIiwiRG9pIjoiMTAuMTAwNy9zMDAwMTgtMDIxLTAzNzk2LTk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9zMDAwMTgtMDIxLTAzNzk2LTkiLCJVcmlTdHJpbmciOiJodHRwczovL2RvaS5vcmcvMTAuMTAwNy9zMDAwMTgtMDIxLTAzNzk2L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MFQwODowMjozOSIsIk1vZGlmaWVkQnkiOiJfSmVubnkiLCJJZCI6Ijg3NmZhMDc2LTI0NTQtNDA2NS1hYjMyLTA2Zjc2N2IwYTUyOSIsIk1vZGlmaWVkT24iOiIyMDIyLTA3LTIwVDA4OjAyOjM5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ODE5NTkwNyIsIlVyaVN0cmluZyI6Imh0dHBzOi8vd3d3Lm5jYmkubmxtLm5paC5nb3YvcG1jL2FydGljbGVzL1BNQzgxOTU5MD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MFQwODowMjozOSIsIk1vZGlmaWVkQnkiOiJfSmVubnkiLCJJZCI6IjZlNmUyODc0LTM3NjYtNDhlYi1iMGYwLTkzNWM1ZTZhNGNjNSIsIk1vZGlmaWVkT24iOiIyMDIyLTA3LTIwVDA4OjAyOjM5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zM3NTExNDgiLCJVcmlTdHJpbmciOiJodHRwOi8vd3d3Lm5jYmkubmxtLm5paC5nb3YvcHVibWVkLzMzNzUxMTQ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}</w:instrText>
          </w:r>
          <w:r>
            <w:rPr>
              <w:sz w:val="24"/>
              <w:szCs w:val="24"/>
              <w:lang w:val="en-US"/>
            </w:rPr>
            <w:fldChar w:fldCharType="separate"/>
          </w:r>
          <w:r>
            <w:rPr>
              <w:sz w:val="24"/>
              <w:szCs w:val="24"/>
              <w:lang w:val="en-US"/>
            </w:rPr>
            <w:t>(10,11)</w:t>
          </w:r>
          <w:r>
            <w:rPr>
              <w:sz w:val="24"/>
              <w:szCs w:val="24"/>
              <w:lang w:val="en-US"/>
            </w:rPr>
            <w:fldChar w:fldCharType="end"/>
          </w:r>
        </w:sdtContent>
      </w:sdt>
      <w:r>
        <w:rPr>
          <w:sz w:val="24"/>
          <w:szCs w:val="24"/>
          <w:lang w:val="en-US"/>
        </w:rPr>
        <w:t xml:space="preserve">. Late-stage AMD can be divided into two forms, the dry, non-neovascular form and the wet, neovascular form. The non-neovascular form of late AMD is characterized by the presence of geographic atrophy in the macular region. In atrophic regions, outer retinal tissue, including the photoreceptor cells, is lost. This leads to a permanent and progressive vision loss as the lesions often advance over time </w:t>
      </w:r>
      <w:sdt>
        <w:sdtPr>
          <w:rPr>
            <w:sz w:val="24"/>
            <w:szCs w:val="24"/>
            <w:lang w:val="en-US"/>
          </w:rPr>
          <w:alias w:val="To edit, see citavi.com/edit"/>
          <w:tag w:val="CitaviPlaceholder#9d34c104-4d4b-4779-8492-9e587843be9b"/>
          <w:id w:val="-1349796649"/>
          <w:placeholder>
            <w:docPart w:val="21C0B7410D5B400685DFFD2DCC429E6E"/>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zVhMWY5LWYxNDUtNDJmZS1hYzdmLTllOWYyZmU4N2MyMC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A4LTI0VDEwOjU5OjUw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OWQzNGMxMDQtNGQ0Yi00Nzc5LTg0OTItOWU1ODc4NDNiZTliIiwiVGV4dCI6IigxMCkiLCJXQUlWZXJzaW9uIjoiNi4xNC4wLjAifQ==}</w:instrText>
          </w:r>
          <w:r>
            <w:rPr>
              <w:sz w:val="24"/>
              <w:szCs w:val="24"/>
              <w:lang w:val="en-US"/>
            </w:rPr>
            <w:fldChar w:fldCharType="separate"/>
          </w:r>
          <w:r>
            <w:rPr>
              <w:sz w:val="24"/>
              <w:szCs w:val="24"/>
              <w:lang w:val="en-US"/>
            </w:rPr>
            <w:t>(10)</w:t>
          </w:r>
          <w:r>
            <w:rPr>
              <w:sz w:val="24"/>
              <w:szCs w:val="24"/>
              <w:lang w:val="en-US"/>
            </w:rPr>
            <w:fldChar w:fldCharType="end"/>
          </w:r>
        </w:sdtContent>
      </w:sdt>
      <w:r>
        <w:rPr>
          <w:sz w:val="24"/>
          <w:szCs w:val="24"/>
          <w:lang w:val="en-US"/>
        </w:rPr>
        <w:t xml:space="preserve">. The neovascular form of late AMD is characterized by profound visual symptoms that can aggravate rapidly due to leakage and accumulation of fluid and/or blood in the macular region. If left untreated, fibrosis and permanent vision loss are the consequences </w:t>
      </w:r>
      <w:sdt>
        <w:sdtPr>
          <w:rPr>
            <w:sz w:val="24"/>
            <w:szCs w:val="24"/>
            <w:lang w:val="en-US"/>
          </w:rPr>
          <w:alias w:val="To edit, see citavi.com/edit"/>
          <w:tag w:val="CitaviPlaceholder#23c59a8f-4dfc-4340-92a9-165ba046acff"/>
          <w:id w:val="-1745636796"/>
          <w:placeholder>
            <w:docPart w:val="156C41F0527C40D6BF5118AED8CAA18A"/>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jlhYTU2LWRjOGEtNDViNy04YWFlLWIwNzAzZGFmNGFkNy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A4LTI0VDEwOjU5OjUw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jNjNTlhOGYtNGRmYy00MzQwLTkyYTktMTY1YmEwNDZhY2ZmIiwiVGV4dCI6IigxMCkiLCJXQUlWZXJzaW9uIjoiNi4xNC4wLjAifQ==}</w:instrText>
          </w:r>
          <w:r>
            <w:rPr>
              <w:sz w:val="24"/>
              <w:szCs w:val="24"/>
              <w:lang w:val="en-US"/>
            </w:rPr>
            <w:fldChar w:fldCharType="separate"/>
          </w:r>
          <w:r>
            <w:rPr>
              <w:sz w:val="24"/>
              <w:szCs w:val="24"/>
              <w:lang w:val="en-US"/>
            </w:rPr>
            <w:t>(10)</w:t>
          </w:r>
          <w:r>
            <w:rPr>
              <w:sz w:val="24"/>
              <w:szCs w:val="24"/>
              <w:lang w:val="en-US"/>
            </w:rPr>
            <w:fldChar w:fldCharType="end"/>
          </w:r>
        </w:sdtContent>
      </w:sdt>
      <w:r>
        <w:rPr>
          <w:sz w:val="24"/>
          <w:szCs w:val="24"/>
          <w:lang w:val="en-US"/>
        </w:rPr>
        <w:t xml:space="preserve">. Treatment options are only available for neovascular AMD. Intravitreally injected anti-VEGF agents are the standard of care to antagonize pathological neovascularization and the leakage of blood or fluid into the retina.  </w:t>
      </w:r>
    </w:p>
    <w:p>
      <w:pPr>
        <w:jc w:val="both"/>
        <w:rPr>
          <w:sz w:val="24"/>
          <w:szCs w:val="24"/>
          <w:lang w:val="en-US"/>
        </w:rPr>
      </w:pPr>
      <w:r>
        <w:rPr>
          <w:sz w:val="24"/>
          <w:szCs w:val="24"/>
          <w:lang w:val="en-US"/>
        </w:rPr>
        <w:t>In the last years, an increasing number of scientific publications report about several potential associations of metformin with the course of the disease. This is true for both the development and the treatment of AMD. In this review, we summarize the current knowledge about these associations and the potential underlying (patho)physiological mechanisms.</w:t>
      </w:r>
    </w:p>
    <w:p>
      <w:pPr>
        <w:pStyle w:val="2"/>
        <w:rPr>
          <w:b/>
          <w:bCs/>
          <w:sz w:val="24"/>
          <w:szCs w:val="24"/>
          <w:lang w:val="en-US"/>
        </w:rPr>
      </w:pPr>
      <w:r>
        <w:rPr>
          <w:b/>
          <w:bCs/>
          <w:sz w:val="24"/>
          <w:szCs w:val="24"/>
          <w:lang w:val="en-US"/>
        </w:rPr>
        <w:t>METHOD</w:t>
      </w:r>
    </w:p>
    <w:p>
      <w:pPr>
        <w:jc w:val="both"/>
        <w:rPr>
          <w:sz w:val="24"/>
          <w:szCs w:val="24"/>
          <w:lang w:val="en-US"/>
        </w:rPr>
      </w:pPr>
      <w:r>
        <w:rPr>
          <w:sz w:val="24"/>
          <w:szCs w:val="24"/>
          <w:lang w:val="en-US"/>
        </w:rPr>
        <w:t>Systematic literature search was performed using the PubMed library. The search term “metformin age-related macular degeneration” revealed a total of 35 publications (search was performed on July 20</w:t>
      </w:r>
      <w:r>
        <w:rPr>
          <w:sz w:val="24"/>
          <w:szCs w:val="24"/>
          <w:vertAlign w:val="superscript"/>
          <w:lang w:val="en-US"/>
        </w:rPr>
        <w:t>th</w:t>
      </w:r>
      <w:r>
        <w:rPr>
          <w:sz w:val="24"/>
          <w:szCs w:val="24"/>
          <w:lang w:val="en-US"/>
        </w:rPr>
        <w:t xml:space="preserve"> 2022). After screening of titles and abstracts, 22 publications qualified as being suited for the topic of this review. Further database searches with adjusted search terms (metformin AMD, metformin macular degeneration pathways, etc.) did not reveal any further relevant articles.</w:t>
      </w:r>
    </w:p>
    <w:p>
      <w:pPr>
        <w:jc w:val="both"/>
        <w:rPr>
          <w:sz w:val="24"/>
          <w:szCs w:val="24"/>
          <w:lang w:val="en-US"/>
        </w:rPr>
      </w:pPr>
      <w:r>
        <w:rPr>
          <w:sz w:val="24"/>
          <w:szCs w:val="24"/>
          <w:lang w:val="en-US"/>
        </w:rPr>
        <w:t>Additional publications have been included for the introductory part as well as for the background part on the pathophysiology of AMD and on the mode of action of metformin. These publications were identified by direct database search as well as by backward citation searching.</w:t>
      </w:r>
    </w:p>
    <w:p>
      <w:pPr>
        <w:pStyle w:val="2"/>
        <w:rPr>
          <w:b/>
          <w:bCs/>
          <w:sz w:val="24"/>
          <w:szCs w:val="24"/>
          <w:lang w:val="en-US"/>
        </w:rPr>
      </w:pPr>
      <w:r>
        <w:rPr>
          <w:b/>
          <w:bCs/>
          <w:sz w:val="24"/>
          <w:szCs w:val="24"/>
          <w:lang w:val="en-US"/>
        </w:rPr>
        <w:t>MAIN TEXT</w:t>
      </w:r>
    </w:p>
    <w:p>
      <w:pPr>
        <w:pStyle w:val="3"/>
        <w:rPr>
          <w:b/>
          <w:bCs/>
          <w:sz w:val="24"/>
          <w:szCs w:val="24"/>
          <w:lang w:val="en-US"/>
        </w:rPr>
      </w:pPr>
      <w:r>
        <w:rPr>
          <w:b/>
          <w:bCs/>
          <w:sz w:val="24"/>
          <w:szCs w:val="24"/>
          <w:lang w:val="en-US"/>
        </w:rPr>
        <w:t>AMD</w:t>
      </w:r>
    </w:p>
    <w:p>
      <w:pPr>
        <w:jc w:val="both"/>
        <w:rPr>
          <w:sz w:val="24"/>
          <w:szCs w:val="24"/>
          <w:lang w:val="en-US"/>
        </w:rPr>
      </w:pPr>
      <w:r>
        <w:rPr>
          <w:sz w:val="24"/>
          <w:szCs w:val="24"/>
          <w:lang w:val="en-US"/>
        </w:rPr>
        <w:t xml:space="preserve">AMD is a progressive, multi-factorial disease with a complex pathophysiology which is probably not fully understood in all its details until today. It is well known that age-related changes as well as environmental influences, a certain genetic disposition and inflammatory processes play a role </w:t>
      </w:r>
      <w:sdt>
        <w:sdtPr>
          <w:rPr>
            <w:sz w:val="24"/>
            <w:szCs w:val="24"/>
            <w:lang w:val="en-US"/>
          </w:rPr>
          <w:alias w:val="To edit, see citavi.com/edit"/>
          <w:tag w:val="CitaviPlaceholder#147670ec-a49e-4562-a450-4824314d6821"/>
          <w:id w:val="-168485203"/>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mIyZGRlLWY1MjgtNDUzNC04ZWYyLWE5YThjOWY1NTg3YS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wOC0yNFQxMDo1OTo1MC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zE0NzY3MGVjLWE0OWUtNDU2Mi1hNDUwLTQ4MjQzMTRkNjgyMSIsIlRleHQiOiIoMTEpIiwiV0FJVmVyc2lvb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w:t>
      </w:r>
    </w:p>
    <w:p>
      <w:pPr>
        <w:jc w:val="both"/>
        <w:rPr>
          <w:sz w:val="24"/>
          <w:szCs w:val="24"/>
          <w:lang w:val="en-US"/>
        </w:rPr>
      </w:pPr>
      <w:r>
        <w:rPr>
          <w:sz w:val="24"/>
          <w:szCs w:val="24"/>
          <w:lang w:val="en-US"/>
        </w:rPr>
        <w:t>Clinically, AMD is classified into an early, an intermediate and two forms of late stage AMD: the dry, non-neovascular and the wet, neovascular form (</w:t>
      </w:r>
      <w:r>
        <w:rPr>
          <w:sz w:val="24"/>
          <w:szCs w:val="24"/>
          <w:lang w:val="en-US"/>
        </w:rPr>
        <w:fldChar w:fldCharType="begin"/>
      </w:r>
      <w:r>
        <w:rPr>
          <w:sz w:val="24"/>
          <w:szCs w:val="24"/>
          <w:lang w:val="en-US"/>
        </w:rPr>
        <w:instrText xml:space="preserve"> REF _Ref109200584 \h  \* MERGEFORMAT </w:instrText>
      </w:r>
      <w:r>
        <w:rPr>
          <w:sz w:val="24"/>
          <w:szCs w:val="24"/>
          <w:lang w:val="en-US"/>
        </w:rPr>
        <w:fldChar w:fldCharType="separate"/>
      </w:r>
      <w:r>
        <w:rPr>
          <w:sz w:val="24"/>
          <w:szCs w:val="24"/>
          <w:lang w:val="en-US"/>
        </w:rPr>
        <w:t>Figure 1</w:t>
      </w:r>
      <w:r>
        <w:rPr>
          <w:sz w:val="24"/>
          <w:szCs w:val="24"/>
          <w:lang w:val="en-US"/>
        </w:rPr>
        <w:fldChar w:fldCharType="end"/>
      </w:r>
      <w:r>
        <w:rPr>
          <w:sz w:val="24"/>
          <w:szCs w:val="24"/>
          <w:lang w:val="en-US"/>
        </w:rPr>
        <w:t xml:space="preserve">) </w:t>
      </w:r>
      <w:sdt>
        <w:sdtPr>
          <w:rPr>
            <w:sz w:val="24"/>
            <w:szCs w:val="24"/>
            <w:lang w:val="en-US"/>
          </w:rPr>
          <w:alias w:val="To edit, see citavi.com/edit"/>
          <w:tag w:val="CitaviPlaceholder#7c7d59d5-5e40-44b8-9457-13712454bde0"/>
          <w:id w:val="1663976381"/>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DdkODA1LTU3MzItNDcxNS04YzkwLTQ3NDljNzY2ZWRmNyIsIlJhbmdlTGVuZ3RoIjo0LCJSZWZlcmVuY2VJZCI6Ijc1YjY2YTdhLTQzMjktNGZlNC04YTBmLTZmMzE2YjcxMD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V0sIkNpdGF0aW9uS2V5VXBkYXRlVHlwZSI6MCwiQ29sbGFib3JhdG9ycyI6W10sIkRhdGUyIjoiMTYuMDEuMjAxMyIsIkRvaSI6IjEwLjEwMTYvai5vcGh0aGEuMjAxMi4xMC4wMz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9waHRoYS4yMDEyLjEwLjAzNiIsIlVyaVN0cmluZyI6Imh0dHBzOi8vZG9pLm9yZy8xMC4xMDE2L2oub3BodGhhLjIwMTIuMTAuM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M6MTM6MDciLCJNb2RpZmllZEJ5IjoiX0plbm55IiwiSWQiOiJiYjRlMjgyOS0zMThjLTQyZTItOTFmZS1mMjRhYzExYWNiZjkiLCJNb2RpZmllZE9uIjoiMjAyMi0wNy0xOFQxMzoxMzow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MzMyNTkwIiwiVXJpU3RyaW5nIjoiaHR0cDovL3d3dy5uY2JpLm5sbS5uaWguZ292L3B1Ym1lZC8yMzMzMjU5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}</w:instrText>
          </w:r>
          <w:r>
            <w:rPr>
              <w:sz w:val="24"/>
              <w:szCs w:val="24"/>
              <w:lang w:val="en-US"/>
            </w:rPr>
            <w:fldChar w:fldCharType="separate"/>
          </w:r>
          <w:r>
            <w:rPr>
              <w:sz w:val="24"/>
              <w:szCs w:val="24"/>
              <w:lang w:val="en-US"/>
            </w:rPr>
            <w:t>(12)</w:t>
          </w:r>
          <w:r>
            <w:rPr>
              <w:sz w:val="24"/>
              <w:szCs w:val="24"/>
              <w:lang w:val="en-US"/>
            </w:rPr>
            <w:fldChar w:fldCharType="end"/>
          </w:r>
        </w:sdtContent>
      </w:sdt>
      <w:r>
        <w:rPr>
          <w:sz w:val="24"/>
          <w:szCs w:val="24"/>
          <w:lang w:val="en-US"/>
        </w:rPr>
        <w:t xml:space="preserve">. Small drusen are the earliest precursor signs of AMD that usually do not cause any symptoms. Early and even intermediate AMD may have no or only minimal symptoms </w:t>
      </w:r>
      <w:sdt>
        <w:sdtPr>
          <w:rPr>
            <w:sz w:val="24"/>
            <w:szCs w:val="24"/>
            <w:lang w:val="en-US"/>
          </w:rPr>
          <w:alias w:val="To edit, see citavi.com/edit"/>
          <w:tag w:val="CitaviPlaceholder#3114e80a-3f86-4490-b2fe-8c471f037e23"/>
          <w:id w:val="-543062233"/>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TY2OTI5LWI0NWYtNGMxMy04YWUwLTRjZTdhMGM4ZWI3MiIsIlJhbmdlTGVuZ3RoIjo0LCJSZWZlcmVuY2VJZCI6IjJmZDNlZTM1LTkzNzEtNDhjNi04NmZkLWZiMWUyYzcwNG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C4yMDIxIiwiRG9pIjoiMTAuMTAxNi9qLm1jbmEuMjAyMS4wMS4wM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5MjY2NDIiLCJVcmlTdHJpbmciOiJodHRwOi8vd3d3Lm5jYmkubmxtLm5paC5nb3YvcHVibWVkLzMzOTI2Nj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I6MTQ6MDMiLCJNb2RpZmllZEJ5IjoiX0plbm55IiwiSWQiOiIzZDUwZGE0NC1kOWRmLTQ2ODYtYWM4Yy1mNDNiNmEzNjZiNDAiLCJNb2RpZmllZE9uIjoiMjAyMi0wNy0xOFQxMjoxNDow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tY25hLjIwMjEuMDEuMDAzIiwiVXJpU3RyaW5nIjoiaHR0cHM6Ly9kb2kub3JnLzEwLjEwMTYvai5tY25hLjIwMjEuMDEuMDA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}</w:instrText>
          </w:r>
          <w:r>
            <w:rPr>
              <w:sz w:val="24"/>
              <w:szCs w:val="24"/>
              <w:lang w:val="en-US"/>
            </w:rPr>
            <w:fldChar w:fldCharType="separate"/>
          </w:r>
          <w:r>
            <w:rPr>
              <w:sz w:val="24"/>
              <w:szCs w:val="24"/>
              <w:lang w:val="en-US"/>
            </w:rPr>
            <w:t>(10)</w:t>
          </w:r>
          <w:r>
            <w:rPr>
              <w:sz w:val="24"/>
              <w:szCs w:val="24"/>
              <w:lang w:val="en-US"/>
            </w:rPr>
            <w:fldChar w:fldCharType="end"/>
          </w:r>
        </w:sdtContent>
      </w:sdt>
      <w:r>
        <w:rPr>
          <w:sz w:val="24"/>
          <w:szCs w:val="24"/>
          <w:lang w:val="en-US"/>
        </w:rPr>
        <w:t xml:space="preserve">. Possible symptoms of early and intermediate AMD are subtle distortion (metamorphopsia), increased blurring and decreased contrast sensitivity. Late, neovascular AMD, however, has more profound visual symptoms that can aggravate more rapidly. Distortion is more severe and/or large central scotoma or blind spot can occur due to hemorrhage or fluid accumulation. Late, non-neovascular AMD is characterized by progressive central vision loss due to degeneration of the retinal pigment epithelium (RPE) and the photoreceptor cells, referred to as geographic atrophy (GA) </w:t>
      </w:r>
      <w:sdt>
        <w:sdtPr>
          <w:rPr>
            <w:sz w:val="24"/>
            <w:szCs w:val="24"/>
            <w:lang w:val="en-US"/>
          </w:rPr>
          <w:alias w:val="To edit, see citavi.com/edit"/>
          <w:tag w:val="CitaviPlaceholder#2e6027df-0c41-4b3b-a42b-6ad8c8529830"/>
          <w:id w:val="-1785260350"/>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zRjMTAzLTM4NzUtNGExYy04NzRkLTU1MjlhNTUzYTc4Yy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wOC0yNFQxMDo1OTo1MC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zJlNjAyN2RmLTBjNDEtNGIzYi1hNDJiLTZhZDhjODUyOTgzMCIsIlRleHQiOiIoMTEpIiwiV0FJVmVyc2lvb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 xml:space="preserve">. </w:t>
      </w:r>
    </w:p>
    <w:p>
      <w:pPr>
        <w:keepNext/>
        <w:jc w:val="center"/>
      </w:pPr>
      <w:r>
        <w:rPr>
          <w:sz w:val="24"/>
          <w:szCs w:val="24"/>
          <w:lang w:val="en-US"/>
        </w:rPr>
        <w:drawing>
          <wp:inline distT="0" distB="0" distL="0" distR="0">
            <wp:extent cx="2625725" cy="5680710"/>
            <wp:effectExtent l="0" t="0" r="317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25980" cy="5680870"/>
                    </a:xfrm>
                    <a:prstGeom prst="rect">
                      <a:avLst/>
                    </a:prstGeom>
                  </pic:spPr>
                </pic:pic>
              </a:graphicData>
            </a:graphic>
          </wp:inline>
        </w:drawing>
      </w:r>
    </w:p>
    <w:p>
      <w:pPr>
        <w:pStyle w:val="11"/>
        <w:jc w:val="both"/>
        <w:rPr>
          <w:sz w:val="24"/>
          <w:szCs w:val="24"/>
          <w:lang w:val="en-US"/>
        </w:rPr>
      </w:pPr>
      <w:bookmarkStart w:id="0" w:name="_Ref109200584"/>
      <w:r>
        <w:rPr>
          <w:b/>
          <w:bCs/>
          <w:lang w:val="en-US"/>
        </w:rPr>
        <w:t xml:space="preserve">Figure </w:t>
      </w:r>
      <w:r>
        <w:rPr>
          <w:b/>
          <w:bCs/>
        </w:rPr>
        <w:fldChar w:fldCharType="begin"/>
      </w:r>
      <w:r>
        <w:rPr>
          <w:b/>
          <w:bCs/>
          <w:lang w:val="en-US"/>
        </w:rPr>
        <w:instrText xml:space="preserve"> SEQ Figure \* ARABIC </w:instrText>
      </w:r>
      <w:r>
        <w:rPr>
          <w:b/>
          <w:bCs/>
        </w:rPr>
        <w:fldChar w:fldCharType="separate"/>
      </w:r>
      <w:r>
        <w:rPr>
          <w:b/>
          <w:bCs/>
          <w:lang w:val="en-US"/>
        </w:rPr>
        <w:t>1</w:t>
      </w:r>
      <w:r>
        <w:rPr>
          <w:b/>
          <w:bCs/>
        </w:rPr>
        <w:fldChar w:fldCharType="end"/>
      </w:r>
      <w:bookmarkEnd w:id="0"/>
      <w:r>
        <w:rPr>
          <w:b/>
          <w:bCs/>
          <w:lang w:val="en-US"/>
        </w:rPr>
        <w:t>:</w:t>
      </w:r>
      <w:r>
        <w:rPr>
          <w:lang w:val="en-US"/>
        </w:rPr>
        <w:t xml:space="preserve"> Classification and course of age-relate macular degeneration (AMD). The earliest precursor sigsn of AMD are small drusen that are classified as normal age-related changes. Early AMD is characterized by the presence of medium drusen but the absence of AMD pigmentary changes which are defined as any hyper- or hypopigmentary abnormality. Intermediate AMD shows large drusen and/or the presence of any AMD pigmentary abnormalities. The late stages of AMD are its two distinct forms: neovascular AMD (wet AMD) and geographic atrophy (dry AMD) with the latter being the more common form. Both forms may merge into one another or be present simultaneously. (modified from Ferris et al. </w:t>
      </w:r>
      <w:sdt>
        <w:sdtPr>
          <w:rPr>
            <w:lang w:val="en-US"/>
          </w:rPr>
          <w:alias w:val="To edit, see citavi.com/edit"/>
          <w:tag w:val="CitaviPlaceholder#4cf183bc-2726-4dfd-b3f0-744bf2c0ef9f"/>
          <w:id w:val="1031695118"/>
          <w:placeholder>
            <w:docPart w:val="DefaultPlaceholder_-1854013440"/>
          </w:placeholder>
        </w:sdtPr>
        <w:sdtEndPr>
          <w:rPr>
            <w:lang w:val="en-US"/>
          </w:rPr>
        </w:sdtEndPr>
        <w:sdtContent>
          <w:r>
            <w:rPr>
              <w:lang w:val="en-US"/>
            </w:rPr>
            <w:fldChar w:fldCharType="begin"/>
          </w:r>
          <w:r>
            <w:rPr>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TM0NmQwLTI0YjUtNGJiOS1hNzk0LWIxYTM1MDVkMzI5NSIsIlJhbmdlTGVuZ3RoIjo0LCJSZWZlcmVuY2VJZCI6Ijc1YjY2YTdhLTQzMjktNGZlNC04YTBmLTZmMzE2YjcxMDg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V0sIkNpdGF0aW9uS2V5VXBkYXRlVHlwZSI6MCwiQ29sbGFib3JhdG9ycyI6W10sIkRhdGUyIjoiMTYuMDEuMjAxMyIsIkRvaSI6IjEwLjEwMTYvai5vcGh0aGEuMjAxMi4xMC4wMz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9waHRoYS4yMDEyLjEwLjAzNiIsIlVyaVN0cmluZyI6Imh0dHBzOi8vZG9pLm9yZy8xMC4xMDE2L2oub3BodGhhLjIwMTIuMTAuM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M6MTM6MDciLCJNb2RpZmllZEJ5IjoiX0plbm55IiwiSWQiOiJiYjRlMjgyOS0zMThjLTQyZTItOTFmZS1mMjRhYzExYWNiZjkiLCJNb2RpZmllZE9uIjoiMjAyMi0wNy0xOFQxMzoxMzow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MzMyNTkwIiwiVXJpU3RyaW5nIjoiaHR0cDovL3d3dy5uY2JpLm5sbS5uaWguZ292L3B1Ym1lZC8yMzMzMjU5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}</w:instrText>
          </w:r>
          <w:r>
            <w:rPr>
              <w:lang w:val="en-US"/>
            </w:rPr>
            <w:fldChar w:fldCharType="separate"/>
          </w:r>
          <w:r>
            <w:rPr>
              <w:lang w:val="en-US"/>
            </w:rPr>
            <w:t>(12)</w:t>
          </w:r>
          <w:r>
            <w:rPr>
              <w:lang w:val="en-US"/>
            </w:rPr>
            <w:fldChar w:fldCharType="end"/>
          </w:r>
        </w:sdtContent>
      </w:sdt>
      <w:r>
        <w:rPr>
          <w:lang w:val="en-US"/>
        </w:rPr>
        <w:t>)</w:t>
      </w:r>
    </w:p>
    <w:p>
      <w:pPr>
        <w:pStyle w:val="3"/>
        <w:rPr>
          <w:b/>
          <w:bCs/>
          <w:sz w:val="24"/>
          <w:szCs w:val="24"/>
          <w:lang w:val="en-US"/>
        </w:rPr>
      </w:pPr>
      <w:r>
        <w:rPr>
          <w:b/>
          <w:bCs/>
          <w:sz w:val="24"/>
          <w:szCs w:val="24"/>
          <w:lang w:val="en-US"/>
        </w:rPr>
        <w:t>AMD - treatment op</w:t>
      </w:r>
      <w:bookmarkStart w:id="51" w:name="_GoBack"/>
      <w:bookmarkEnd w:id="51"/>
      <w:r>
        <w:rPr>
          <w:b/>
          <w:bCs/>
          <w:sz w:val="24"/>
          <w:szCs w:val="24"/>
          <w:lang w:val="en-US"/>
        </w:rPr>
        <w:t>tions</w:t>
      </w:r>
    </w:p>
    <w:p>
      <w:pPr>
        <w:jc w:val="both"/>
        <w:rPr>
          <w:sz w:val="24"/>
          <w:szCs w:val="24"/>
          <w:lang w:val="en-US"/>
        </w:rPr>
      </w:pPr>
      <w:r>
        <w:rPr>
          <w:sz w:val="24"/>
          <w:szCs w:val="24"/>
          <w:lang w:val="en-US"/>
        </w:rPr>
        <w:t xml:space="preserve">Approved treatment is currently only available for the neovascular form. Standard of care is the intravitreal injection of anti-VEGF agents to antagonize the formation of pathological neovascular vessels thereby reducing retinal damage by sub- and/or intraretinal fluid or blood accumulation </w:t>
      </w:r>
      <w:sdt>
        <w:sdtPr>
          <w:rPr>
            <w:sz w:val="24"/>
            <w:szCs w:val="24"/>
            <w:lang w:val="en-US"/>
          </w:rPr>
          <w:alias w:val="To edit, see citavi.com/edit"/>
          <w:tag w:val="CitaviPlaceholder#0a96e555-15bf-4a05-a688-2c760077bdab"/>
          <w:id w:val="-720131002"/>
          <w:placeholder>
            <w:docPart w:val="E5FC190FD63C43B0B94C3914D5BB3FD1"/>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DJkMjcxLTA3ZGEtNDI0Mi04YTIyLWJkYzg4ZTE0ZmFmNSIsIlJhbmdlTGVuZ3RoIjo0LCJSZWZlcmVuY2VJZCI6ImVkYTM4Mzg5LWJiYTQtNDQ0OC1iMjc1LWM4NGQwY2ZmOWF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UxMzYwNzkiLCJVcmlTdHJpbmciOiJodHRwOi8vd3d3Lm5jYmkubmxtLm5paC5nb3YvcHVibWVkLzI1MTM2MDc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dUMDc6MDk6NDEiLCJNb2RpZmllZEJ5IjoiX0plbm55IiwiSWQiOiI2ZTg4MWZjYy1mYjdiLTQ5MzUtYTlmMS1mZDkzZDIzMzYxYTciLCJNb2RpZmllZE9uIjoiMjAyMi0wNy0yN1QwNzowOTo0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zYvYmpvcGh0aGFsbW9sLTIwMTQtMzA1NzAyIiwiVXJpU3RyaW5nIjoiaHR0cHM6Ly9kb2kub3JnLzEwLjExMzYvYmpvcGh0aGFsbW9sLTIwMTQtMzA1Nz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Dc6MDk6NDEiLCJNb2RpZmllZEJ5IjoiX0plbm55IiwiSWQiOiI1ZWM2YjFiOS1kMjI1LTQyNjItOTlkZi1lZjZjZTdkYTlmN2UiLCJNb2RpZmllZE9uIjoiMjAyMi0wNy0yN1QwNzowOTo0M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QxNDU0NDMiLCJVcmlTdHJpbmciOiJodHRwczovL3d3dy5uY2JpLm5sbS5uaWguZ292L3BtYy9hcnRpY2xlcy9QTUM0MTQ1NDQ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}</w:instrText>
          </w:r>
          <w:r>
            <w:rPr>
              <w:sz w:val="24"/>
              <w:szCs w:val="24"/>
              <w:lang w:val="en-US"/>
            </w:rPr>
            <w:fldChar w:fldCharType="separate"/>
          </w:r>
          <w:r>
            <w:rPr>
              <w:sz w:val="24"/>
              <w:szCs w:val="24"/>
              <w:lang w:val="en-US"/>
            </w:rPr>
            <w:t>(13)</w:t>
          </w:r>
          <w:r>
            <w:rPr>
              <w:sz w:val="24"/>
              <w:szCs w:val="24"/>
              <w:lang w:val="en-US"/>
            </w:rPr>
            <w:fldChar w:fldCharType="end"/>
          </w:r>
        </w:sdtContent>
      </w:sdt>
      <w:r>
        <w:rPr>
          <w:sz w:val="24"/>
          <w:szCs w:val="24"/>
          <w:lang w:val="en-US"/>
        </w:rPr>
        <w:t xml:space="preserve">. Additionally, larger subretinal hemorrhages can be treated by surgical intervention to eliminate the subretinal blood mechanically </w:t>
      </w:r>
      <w:sdt>
        <w:sdtPr>
          <w:rPr>
            <w:sz w:val="24"/>
            <w:szCs w:val="24"/>
            <w:lang w:val="en-US"/>
          </w:rPr>
          <w:alias w:val="To edit, see citavi.com/edit"/>
          <w:tag w:val="CitaviPlaceholder#203a0cb1-41ad-422f-b22a-6b8caf729fab"/>
          <w:id w:val="421383234"/>
          <w:placeholder>
            <w:docPart w:val="E5FC190FD63C43B0B94C3914D5BB3FD1"/>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MWM1MTllLWYwNjAtNGVmMS05OGYwLTQyNzZhZjAyMjZkNSIsIlJhbmdlTGVuZ3RoIjo0LCJSZWZlcmVuY2VJZCI6ImVlZDQ4M2QyLWMxNDEtNDA1ZS04MWE2LWUyYWZmNDlhZGN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}</w:instrText>
          </w:r>
          <w:r>
            <w:rPr>
              <w:sz w:val="24"/>
              <w:szCs w:val="24"/>
              <w:lang w:val="en-US"/>
            </w:rPr>
            <w:fldChar w:fldCharType="separate"/>
          </w:r>
          <w:r>
            <w:rPr>
              <w:sz w:val="24"/>
              <w:szCs w:val="24"/>
              <w:lang w:val="en-US"/>
            </w:rPr>
            <w:t>(14)</w:t>
          </w:r>
          <w:r>
            <w:rPr>
              <w:sz w:val="24"/>
              <w:szCs w:val="24"/>
              <w:lang w:val="en-US"/>
            </w:rPr>
            <w:fldChar w:fldCharType="end"/>
          </w:r>
        </w:sdtContent>
      </w:sdt>
      <w:r>
        <w:rPr>
          <w:sz w:val="24"/>
          <w:szCs w:val="24"/>
          <w:lang w:val="en-US"/>
        </w:rPr>
        <w:t>.</w:t>
      </w:r>
    </w:p>
    <w:p>
      <w:pPr>
        <w:jc w:val="both"/>
        <w:rPr>
          <w:sz w:val="24"/>
          <w:szCs w:val="24"/>
          <w:lang w:val="en-US"/>
        </w:rPr>
      </w:pPr>
      <w:r>
        <w:rPr>
          <w:sz w:val="24"/>
          <w:szCs w:val="24"/>
          <w:lang w:val="en-US"/>
        </w:rPr>
        <w:t xml:space="preserve">The non-neovascular form remains untreatable until today, although efforts are made to find treatment options that at least slow down the progression of the disease </w:t>
      </w:r>
      <w:sdt>
        <w:sdtPr>
          <w:rPr>
            <w:sz w:val="24"/>
            <w:szCs w:val="24"/>
            <w:lang w:val="en-US"/>
          </w:rPr>
          <w:alias w:val="To edit, see citavi.com/edit"/>
          <w:tag w:val="CitaviPlaceholder#56ab971a-94e0-4680-9713-16843210dcca"/>
          <w:id w:val="-144515579"/>
          <w:placeholder>
            <w:docPart w:val="E5FC190FD63C43B0B94C3914D5BB3FD1"/>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mEyNmM3LTUzMTQtNDE2OS1hNWYyLTAyMDU2M2RiYjgxMyIsIlJhbmdlTGVuZ3RoIjo0LCJSZWZlcmVuY2VJZCI6ImFmMWEwMTViLTFiNGMtNDQ5Yy1hOTU4LWFkNGMyMzE2ZWQ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I2ODgvZjEwMDByZXNlYXJjaC4xMDY2NC4xIiwiVXJpU3RyaW5nIjoiaHR0cHM6Ly9kb2kub3JnLzEwLjEyNjg4L2YxMDAwcmVzZWFyY2guMTA2NjQu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A3OjM4OjE5IiwiTW9kaWZpZWRCeSI6Il9KZW5ueSIsIklkIjoiNDljNDMxMTktMTMxMy00YTgzLTgxZGItOWQ5OGY0NDBhMDMzIiwiTW9kaWZpZWRPbiI6IjIwMjItMDctMjdUMDc6Mzg6MT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yOTcwMSIsIlVyaVN0cmluZyI6Imh0dHA6Ly93d3cubmNiaS5ubG0ubmloLmdvdi9wdWJtZWQvMjg1Mjk3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wNzozODoxOSIsIk1vZGlmaWVkQnkiOiJfSmVubnkiLCJJZCI6ImJkNjJkYjk3LWU0MjQtNGE4My04MjdlLThmMmYyYzU4NzQ5ZiIsIk1vZGlmaWVkT24iOiIyMDIyLTA3LTI3VDA3OjM4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QyODUxNyIsIlVyaVN0cmluZyI6Imh0dHBzOi8vd3d3Lm5jYmkubmxtLm5paC5nb3YvcG1jL2FydGljbGVzL1BNQzU0Mjg1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zODoxOSIsIk1vZGlmaWVkQnkiOiJfSmVubnkiLCJJZCI6Ijc0MWFlMzIzLWE0M2UtNGM2NC1iMDk0LTgwNGYzZmYyMTE0MiIsIk1vZGlmaWVkT24iOiIyMDIyLTA3LTI3VDA3OjM4OjE5IiwiUHJvamVjdCI6eyIkcmVmIjoiOCJ9fV0sIk51bWJlciI6IjY6MjQ1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}</w:instrText>
          </w:r>
          <w:r>
            <w:rPr>
              <w:sz w:val="24"/>
              <w:szCs w:val="24"/>
              <w:lang w:val="en-US"/>
            </w:rPr>
            <w:fldChar w:fldCharType="separate"/>
          </w:r>
          <w:r>
            <w:rPr>
              <w:sz w:val="24"/>
              <w:szCs w:val="24"/>
              <w:lang w:val="en-US"/>
            </w:rPr>
            <w:t>(15)</w:t>
          </w:r>
          <w:r>
            <w:rPr>
              <w:sz w:val="24"/>
              <w:szCs w:val="24"/>
              <w:lang w:val="en-US"/>
            </w:rPr>
            <w:fldChar w:fldCharType="end"/>
          </w:r>
        </w:sdtContent>
      </w:sdt>
      <w:r>
        <w:rPr>
          <w:sz w:val="24"/>
          <w:szCs w:val="24"/>
          <w:lang w:val="en-US"/>
        </w:rPr>
        <w:t xml:space="preserve">. Possible targets are the underlying pathophysiological mechanisms that cause the central retinal atrophy. Possible treatment options include nutritional supplements, anti-inflammatory drugs, reduction of oxidative stress, neuroprotection and improvement of choroidal blood flow </w:t>
      </w:r>
      <w:sdt>
        <w:sdtPr>
          <w:rPr>
            <w:sz w:val="24"/>
            <w:szCs w:val="24"/>
            <w:lang w:val="en-US"/>
          </w:rPr>
          <w:alias w:val="To edit, see citavi.com/edit"/>
          <w:tag w:val="CitaviPlaceholder#510351ab-7ea2-4cb1-9efa-7ee2a37b48e8"/>
          <w:id w:val="37637676"/>
          <w:placeholder>
            <w:docPart w:val="E5FC190FD63C43B0B94C3914D5BB3FD1"/>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M3MjIxLTVhOTAtNGI1Yi05OTViLWNmNmJhNjdlYzFlNyIsIlJhbmdlTGVuZ3RoIjo0LCJSZWZlcmVuY2VJZCI6ImFmMWEwMTViLTFiNGMtNDQ5Yy1hOTU4LWFkNGMyMzE2ZWQ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I2ODgvZjEwMDByZXNlYXJjaC4xMDY2NC4xIiwiVXJpU3RyaW5nIjoiaHR0cHM6Ly9kb2kub3JnLzEwLjEyNjg4L2YxMDAwcmVzZWFyY2guMTA2NjQu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A3OjM4OjE5IiwiTW9kaWZpZWRCeSI6Il9KZW5ueSIsIklkIjoiNDljNDMxMTktMTMxMy00YTgzLTgxZGItOWQ5OGY0NDBhMDMzIiwiTW9kaWZpZWRPbiI6IjIwMjItMDctMjdUMDc6Mzg6MT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UyOTcwMSIsIlVyaVN0cmluZyI6Imh0dHA6Ly93d3cubmNiaS5ubG0ubmloLmdvdi9wdWJtZWQvMjg1Mjk3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wNzozODoxOSIsIk1vZGlmaWVkQnkiOiJfSmVubnkiLCJJZCI6ImJkNjJkYjk3LWU0MjQtNGE4My04MjdlLThmMmYyYzU4NzQ5ZiIsIk1vZGlmaWVkT24iOiIyMDIyLTA3LTI3VDA3OjM4OjE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QyODUxNyIsIlVyaVN0cmluZyI6Imh0dHBzOi8vd3d3Lm5jYmkubmxtLm5paC5nb3YvcG1jL2FydGljbGVzL1BNQzU0Mjg1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zODoxOSIsIk1vZGlmaWVkQnkiOiJfSmVubnkiLCJJZCI6Ijc0MWFlMzIzLWE0M2UtNGM2NC1iMDk0LTgwNGYzZmYyMTE0MiIsIk1vZGlmaWVkT24iOiIyMDIyLTA3LTI3VDA3OjM4OjE5IiwiUHJvamVjdCI6eyIkcmVmIjoiOCJ9fV0sIk51bWJlciI6IjY6MjQ1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}</w:instrText>
          </w:r>
          <w:r>
            <w:rPr>
              <w:sz w:val="24"/>
              <w:szCs w:val="24"/>
              <w:lang w:val="en-US"/>
            </w:rPr>
            <w:fldChar w:fldCharType="separate"/>
          </w:r>
          <w:r>
            <w:rPr>
              <w:sz w:val="24"/>
              <w:szCs w:val="24"/>
              <w:lang w:val="en-US"/>
            </w:rPr>
            <w:t>(15)</w:t>
          </w:r>
          <w:r>
            <w:rPr>
              <w:sz w:val="24"/>
              <w:szCs w:val="24"/>
              <w:lang w:val="en-US"/>
            </w:rPr>
            <w:fldChar w:fldCharType="end"/>
          </w:r>
        </w:sdtContent>
      </w:sdt>
      <w:r>
        <w:rPr>
          <w:sz w:val="24"/>
          <w:szCs w:val="24"/>
          <w:lang w:val="en-US"/>
        </w:rPr>
        <w:t xml:space="preserve">. Another, non-drug mediated therapy has shown promising results for intermediate dry AMD. Photobiomodulation was used to stimulate the retina at a cellular level using certain wavelengths of light </w:t>
      </w:r>
      <w:sdt>
        <w:sdtPr>
          <w:rPr>
            <w:sz w:val="24"/>
            <w:szCs w:val="24"/>
            <w:lang w:val="en-US"/>
          </w:rPr>
          <w:alias w:val="To edit, see citavi.com/edit"/>
          <w:tag w:val="CitaviPlaceholder#5789f44f-0314-4c4c-8a7d-d1566bafa430"/>
          <w:id w:val="-1676413863"/>
          <w:placeholder>
            <w:docPart w:val="E5FC190FD63C43B0B94C3914D5BB3FD1"/>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Dc5YzQ3LTE1MzEtNDRiMi1hYTNlLWJjYTY1MTk0ZDMzMSIsIlJhbmdlTGVuZ3RoIjo0LCJSZWZlcmVuY2VJZCI6Ijc0OTM5ZTYwLTFlNjAtNDJlOC05YTU2LTdhNDQ0YzQ3ZG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k3L0lBRS4wMDAwMDAwMDAwMDAyNjMyIiwiVXJpU3RyaW5nIjoiaHR0cHM6Ly9kb2kub3JnLzEwLjEwOTcvSUFFLjAwMDAwMDAwMDAwMDI2Mz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yN1QwNzo1NDozOCIsIk1vZGlmaWVkQnkiOiJfSmVubnkiLCJJZCI6ImJmMzA3MzVmLTljNTctNDFiZi1iMWY2LTVlNWM0NzZhMzQ2YyIsIk1vZGlmaWVkT24iOiIyMDIyLTA3LTI3VDA3OjU0OjM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M5MjU4MSIsIlVyaVN0cmluZyI6Imh0dHBzOi8vd3d3Lm5jYmkubmxtLm5paC5nb3YvcG1jL2FydGljbGVzL1BNQzczOTI1OD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yN1QwNzo1NDozOCIsIk1vZGlmaWVkQnkiOiJfSmVubnkiLCJJZCI6IjI3ZjY2OGQ0LWVjOTItNGZiMC04NDc1LWJkNzJhMDlmYjBhZSIsIk1vZGlmaWVkT24iOiIyMDIyLTA3LTI3VDA3OjU0OjM4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E0MDQwMzMiLCJVcmlTdHJpbmciOiJodHRwOi8vd3d3Lm5jYmkubmxtLm5paC5nb3YvcHVibWVkLzMxNDA0MDMz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}</w:instrText>
          </w:r>
          <w:r>
            <w:rPr>
              <w:sz w:val="24"/>
              <w:szCs w:val="24"/>
              <w:lang w:val="en-US"/>
            </w:rPr>
            <w:fldChar w:fldCharType="separate"/>
          </w:r>
          <w:r>
            <w:rPr>
              <w:sz w:val="24"/>
              <w:szCs w:val="24"/>
              <w:lang w:val="en-US"/>
            </w:rPr>
            <w:t>(16)</w:t>
          </w:r>
          <w:r>
            <w:rPr>
              <w:sz w:val="24"/>
              <w:szCs w:val="24"/>
              <w:lang w:val="en-US"/>
            </w:rPr>
            <w:fldChar w:fldCharType="end"/>
          </w:r>
        </w:sdtContent>
      </w:sdt>
      <w:r>
        <w:rPr>
          <w:sz w:val="24"/>
          <w:szCs w:val="24"/>
          <w:lang w:val="en-US"/>
        </w:rPr>
        <w:t xml:space="preserve">. As a result, the cellular metabolic function at the level of the mitochondria is activated and stabilized and cellular proliferation and cytoprotection is promoted. Very recently, data of the LIGHTSITE III trial were communicated and showed functional effects by improving the best corrected visual acuity (BCVA) and anatomical effects by cessation of drusen deposition </w:t>
      </w:r>
      <w:sdt>
        <w:sdtPr>
          <w:rPr>
            <w:sz w:val="24"/>
            <w:szCs w:val="24"/>
            <w:lang w:val="en-US"/>
          </w:rPr>
          <w:alias w:val="To edit, see citavi.com/edit"/>
          <w:tag w:val="CitaviPlaceholder#5fa6a924-0940-42f6-a86d-105ef7aa0def"/>
          <w:id w:val="-1257134658"/>
          <w:placeholder>
            <w:docPart w:val="E5FC190FD63C43B0B94C3914D5BB3FD1"/>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2FhYjYxLWY1MjEtNDU0Zi05MmI2LTNmODE4MTM3NmQyOCIsIlJhbmdlTGVuZ3RoIjo0LCJSZWZlcmVuY2VJZCI6IjQzZDE2OWZmLWQ2MzctNGNjMy05NTFmLTcxNzVjNDA4ZjE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uMDcuMjAyMiIsIkF1dGhvcnMiOlt7IiRpZCI6IjciLCIkdHlwZSI6IlN3aXNzQWNhZGVtaWMuQ2l0YXZpLlBlcnNvbiwgU3dpc3NBY2FkZW1pYy5DaXRhdmkiLCJMYXN0TmFtZSI6Ikx1bWlUaGVyYSBJbmMuIiwiUHJvdGVjdGVkIjpmYWxzZSwiU2V4IjowLCJDcmVhdGVkQnkiOiJfSmVubnkiLCJDcmVhdGVkT24iOiIyMDIyLTA3LTI3VDA4OjA5OjIxIiwiTW9kaWZpZWRCeSI6Il9KZW5ueSIsIklkIjoiZDA1MTczYmEtNTYyNy00MTdkLWI0NDQtNWE5ZWJkZjdmNDU4IiwiTW9kaWZpZWRPbiI6IjIwMjItMDctMjdUMDg6MDk6Mj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}</w:instrText>
          </w:r>
          <w:r>
            <w:rPr>
              <w:sz w:val="24"/>
              <w:szCs w:val="24"/>
              <w:lang w:val="en-US"/>
            </w:rPr>
            <w:fldChar w:fldCharType="separate"/>
          </w:r>
          <w:r>
            <w:rPr>
              <w:sz w:val="24"/>
              <w:szCs w:val="24"/>
              <w:lang w:val="en-US"/>
            </w:rPr>
            <w:t>(17)</w:t>
          </w:r>
          <w:r>
            <w:rPr>
              <w:sz w:val="24"/>
              <w:szCs w:val="24"/>
              <w:lang w:val="en-US"/>
            </w:rPr>
            <w:fldChar w:fldCharType="end"/>
          </w:r>
        </w:sdtContent>
      </w:sdt>
      <w:r>
        <w:rPr>
          <w:sz w:val="24"/>
          <w:szCs w:val="24"/>
          <w:lang w:val="en-US"/>
        </w:rPr>
        <w:t xml:space="preserve">. </w:t>
      </w:r>
    </w:p>
    <w:p>
      <w:pPr>
        <w:pStyle w:val="3"/>
        <w:rPr>
          <w:b/>
          <w:bCs/>
          <w:sz w:val="24"/>
          <w:szCs w:val="24"/>
          <w:lang w:val="en-US"/>
        </w:rPr>
      </w:pPr>
      <w:r>
        <w:rPr>
          <w:b/>
          <w:bCs/>
          <w:sz w:val="24"/>
          <w:szCs w:val="24"/>
          <w:lang w:val="en-US"/>
        </w:rPr>
        <w:t>Risk factors and pathophysiology of AMD</w:t>
      </w:r>
    </w:p>
    <w:p>
      <w:pPr>
        <w:jc w:val="both"/>
        <w:rPr>
          <w:sz w:val="24"/>
          <w:szCs w:val="24"/>
          <w:lang w:val="en-US"/>
        </w:rPr>
      </w:pPr>
      <w:r>
        <w:rPr>
          <w:sz w:val="24"/>
          <w:szCs w:val="24"/>
          <w:lang w:val="en-US"/>
        </w:rPr>
        <w:t xml:space="preserve">As mentioned above, the pathophysiology of AMD is complex and several risk factors are associated with this disease. As a neurosensory tissue, the retina, especially the photoreceptor cells, are metabolically highly active. This requires a constant balance between breakdown of metabolic waste products and supply of necessary nutrients, including oxygen. In the healthy retina, the RPE with its tight contact to the photoreceptor cells, Bruch’s membrane and the choroidal vasculature executes this important task </w:t>
      </w:r>
      <w:sdt>
        <w:sdtPr>
          <w:rPr>
            <w:sz w:val="24"/>
            <w:szCs w:val="24"/>
            <w:lang w:val="en-US"/>
          </w:rPr>
          <w:alias w:val="To edit, see citavi.com/edit"/>
          <w:tag w:val="CitaviPlaceholder#8bb1cef3-70d4-4f4b-82e4-b4b197d01734"/>
          <w:id w:val="-2050373686"/>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IyMDZlLWU3MjItNDJmZS1iYzdkLTE4MWFhZWNjZmI2YiIsIlJhbmdlTGVuZ3RoIjo0LCJSZWZlcmVuY2VJZCI6ImUyODY4ODlkLTcxZjQtNDYxZS04OTBmLTBiYzAyYmRlNzJ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0MTAyMDY2IiwiVXJpU3RyaW5nIjoiaHR0cDovL3d3dy5uY2JpLm5sbS5uaWguZ292L3B1Ym1lZC8zNDEwMjA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xOjIyOjQxIiwiTW9kaWZpZWRCeSI6Il9KZW5ueSIsIklkIjoiN2M4NWM3ZTMtZjA0My00NjBmLTkxNjMtNDc1MTdhOGQ5ZjAzIiwiTW9kaWZpZWRPbiI6IjIwMjItMDctMjdUMTE6MjI6ND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4OTIyMDUxIiwiVXJpU3RyaW5nIjoiaHR0cHM6Ly93d3cubmNiaS5ubG0ubmloLmdvdi9wbWMvYXJ0aWNsZXMvUE1DODkyMjA1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3VDExOjIyOjQxIiwiTW9kaWZpZWRCeSI6Il9KZW5ueSIsIklkIjoiNjBmM2Q0ZDItMDZiMS00MWJlLWFkYzItNTI5ODM2YjljZjY2IiwiTW9kaWZpZWRPbiI6IjIwMjItMDctMjdUMTE6MjI6ND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2L2FubnVyZXYtdmlzaW9uLTEwMDQxOS0xMTUxNTYiLCJVcmlTdHJpbmciOiJodHRwczovL2RvaS5vcmcvMTAuMTE0Ni9hbm51cmV2LXZpc2lvbi0xMDA0MTktMTE1MTU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}</w:instrText>
          </w:r>
          <w:r>
            <w:rPr>
              <w:sz w:val="24"/>
              <w:szCs w:val="24"/>
              <w:lang w:val="en-US"/>
            </w:rPr>
            <w:fldChar w:fldCharType="separate"/>
          </w:r>
          <w:r>
            <w:rPr>
              <w:sz w:val="24"/>
              <w:szCs w:val="24"/>
              <w:lang w:val="en-US"/>
            </w:rPr>
            <w:t>(18)</w:t>
          </w:r>
          <w:r>
            <w:rPr>
              <w:sz w:val="24"/>
              <w:szCs w:val="24"/>
              <w:lang w:val="en-US"/>
            </w:rPr>
            <w:fldChar w:fldCharType="end"/>
          </w:r>
        </w:sdtContent>
      </w:sdt>
      <w:r>
        <w:rPr>
          <w:sz w:val="24"/>
          <w:szCs w:val="24"/>
          <w:lang w:val="en-US"/>
        </w:rPr>
        <w:t xml:space="preserve">. The monolayered RPE with its tight junctions together with Bruch’s membrane as physical support and as a selective diffusion barrier form the blood-retina-barrier (BRB) which precisely regulates the passage of ions, water, nutrients, proteins and oxygen </w:t>
      </w:r>
      <w:sdt>
        <w:sdtPr>
          <w:rPr>
            <w:sz w:val="24"/>
            <w:szCs w:val="24"/>
            <w:lang w:val="en-US"/>
          </w:rPr>
          <w:alias w:val="To edit, see citavi.com/edit"/>
          <w:tag w:val="CitaviPlaceholder#97c8c273-b345-46f0-b87b-632495ddf81d"/>
          <w:id w:val="-2007901897"/>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DlkZmE4LTVlNDItNGQzMC1hNWRmLWI3MWE0YmYzYjI3ZSIsIlJhbmdlTGVuZ3RoIjo0LCJSZWZlcmVuY2VJZCI6ImUyMjBmMjU5LWRiM2UtNGQwMy1iMmQyLTUwYTYxMjQ2MGR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TMwMS9FSk8uMjAxMC42MDQ5IiwiVXJpU3RyaW5nIjoiaHR0cHM6Ly9kb2kub3JnLzEwLjUzMDEvRUpPLjIwMTAuNjA0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3VDExOjM5OjMxIiwiTW9kaWZpZWRCeSI6Il9KZW5ueSIsIklkIjoiYTQ3NjFmODAtNWU4My00NjA4LWE1ZWItNGQ1Yzk1MjE1OTBjIiwiTW9kaWZpZWRPbiI6IjIwMjItMDctMjdUMTE6Mzk6Mz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zI2NDMyMyIsIlVyaVN0cmluZyI6Imh0dHA6Ly93d3cubmNiaS5ubG0ubmloLmdvdi9wdWJtZWQvMjMyNjQz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}</w:instrText>
          </w:r>
          <w:r>
            <w:rPr>
              <w:sz w:val="24"/>
              <w:szCs w:val="24"/>
              <w:lang w:val="en-US"/>
            </w:rPr>
            <w:fldChar w:fldCharType="separate"/>
          </w:r>
          <w:r>
            <w:rPr>
              <w:sz w:val="24"/>
              <w:szCs w:val="24"/>
              <w:lang w:val="en-US"/>
            </w:rPr>
            <w:t>(19)</w:t>
          </w:r>
          <w:r>
            <w:rPr>
              <w:sz w:val="24"/>
              <w:szCs w:val="24"/>
              <w:lang w:val="en-US"/>
            </w:rPr>
            <w:fldChar w:fldCharType="end"/>
          </w:r>
        </w:sdtContent>
      </w:sdt>
      <w:r>
        <w:rPr>
          <w:sz w:val="24"/>
          <w:szCs w:val="24"/>
          <w:lang w:val="en-US"/>
        </w:rPr>
        <w:t xml:space="preserve">. Any change to this sensitive interface, irrespective of its cause (e.g. age, disease, environmental factors), will affect the precise metabolic balance </w:t>
      </w:r>
      <w:sdt>
        <w:sdtPr>
          <w:rPr>
            <w:sz w:val="24"/>
            <w:szCs w:val="24"/>
            <w:lang w:val="en-US"/>
          </w:rPr>
          <w:alias w:val="To edit, see citavi.com/edit"/>
          <w:tag w:val="CitaviPlaceholder#61dc11ab-7031-4cec-b327-c445dc1f562f"/>
          <w:id w:val="427626822"/>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ExNWZjLWUyODAtNDBhZC05MmVhLTg0NWQzYjE0MzQyMSIsIlJhbmdlTGVuZ3RoIjoz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wOC0yNFQxMDo1OTo1MCIsIlByb2plY3QiOnsiJHJlZiI6IjgifX0sIlVzZU51bWJlcmluZ1R5cGVPZlBhcmVudERvY3VtZW50IjpmYWxzZX0seyIkaWQiOiIyMyIsIiR0eXBlIjoiU3dpc3NBY2FkZW1pYy5DaXRhdmkuQ2l0YXRpb25zLldvcmRQbGFjZWhvbGRlckVudHJ5LCBTd2lzc0FjYWRlbWljLkNpdGF2aSIsIklkIjoiODQzNjdlMmQtMDYyMy00MTlmLTkxZDMtZmJhZjIxMzU5Mjk2IiwiUmFuZ2VTdGFydCI6MywiUmFuZ2VMZW5ndGgiOjQsIlJlZmVyZW5jZUlkIjoiZTIyMGYyNTktZGIzZS00ZDAzLWIyZDItNTBhNjEyNDYwZGMw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1MzAxL0VKTy4yMDEwLjYwNDkiLCJVcmlTdHJpbmciOiJodHRwczovL2RvaS5vcmcvMTAuNTMwMS9FSk8uMjAxMC42MDQ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E6Mzk6MzEiLCJNb2RpZmllZEJ5IjoiX0plbm55IiwiSWQiOiJhNDc2MWY4MC01ZTgzLTQ2MDgtYTVlYi00ZDVjOTUyMTU5MGMiLCJNb2RpZmllZE9uIjoiMjAyMi0wNy0yN1QxMTozOTozM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IzMjY0MzIzIiwiVXJpU3RyaW5nIjoiaHR0cDovL3d3dy5uY2JpLm5sbS5uaWguZ292L3B1Ym1lZC8yMzI2NDMy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xOjM5OjMxIiwiTW9kaWZpZWRCeSI6Il9KZW5ueSIsIklkIjoiOTAyZDYyNTMtMjViMy00YjE0LWFmZGEtODNiNWY3NjEyOGQzIiwiTW9kaWZpZWRPbiI6IjIwMjItMDctMjdUMTE6Mzk6MzEiLCJQcm9qZWN0Ijp7IiRyZWYiOiI4In19XSwiTnVtYmVyIjoiU3VwcGwgNiIsIk9yZ2FuaXphdGlvbnMiOltdLCJPdGhlcnNJbnZvbHZlZCI6W10sIlBhZ2VSYW5nZSI6IjxzcD5cclxuICA8bj45PC9uPlxyXG4gIDxucz5PbWl0PC9ucz5cclxuICA8b3M+UzMtOTwvb3M+XHJcbiAgPHBzPlMzLTk8L3BzPlxyXG48L3NwPlxyXG48b3M+UzMtOTwvb3M+IiwiUGVyaW9kaWNhbCI6eyIkaWQiOiIzNy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}</w:instrText>
          </w:r>
          <w:r>
            <w:rPr>
              <w:sz w:val="24"/>
              <w:szCs w:val="24"/>
              <w:lang w:val="en-US"/>
            </w:rPr>
            <w:fldChar w:fldCharType="separate"/>
          </w:r>
          <w:r>
            <w:rPr>
              <w:sz w:val="24"/>
              <w:szCs w:val="24"/>
              <w:lang w:val="en-US"/>
            </w:rPr>
            <w:t>(11,19)</w:t>
          </w:r>
          <w:r>
            <w:rPr>
              <w:sz w:val="24"/>
              <w:szCs w:val="24"/>
              <w:lang w:val="en-US"/>
            </w:rPr>
            <w:fldChar w:fldCharType="end"/>
          </w:r>
        </w:sdtContent>
      </w:sdt>
      <w:r>
        <w:rPr>
          <w:sz w:val="24"/>
          <w:szCs w:val="24"/>
          <w:lang w:val="en-US"/>
        </w:rPr>
        <w:t xml:space="preserve">. </w:t>
      </w:r>
    </w:p>
    <w:p>
      <w:pPr>
        <w:jc w:val="both"/>
        <w:rPr>
          <w:sz w:val="24"/>
          <w:szCs w:val="24"/>
          <w:lang w:val="en-US"/>
        </w:rPr>
      </w:pPr>
      <w:r>
        <w:rPr>
          <w:sz w:val="24"/>
          <w:szCs w:val="24"/>
          <w:lang w:val="en-US"/>
        </w:rPr>
        <w:t xml:space="preserve">The three main risk factors for AMD are age, environmental risk factors and genetic predisposition. Age itself has an influence on the viability of both the RPE cells and Bruch’s membrane </w:t>
      </w:r>
      <w:sdt>
        <w:sdtPr>
          <w:rPr>
            <w:sz w:val="24"/>
            <w:szCs w:val="24"/>
            <w:lang w:val="en-US"/>
          </w:rPr>
          <w:alias w:val="To edit, see citavi.com/edit"/>
          <w:tag w:val="CitaviPlaceholder#d41bc23a-3e90-49d6-a481-511600d24b52"/>
          <w:id w:val="-832295010"/>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TMyMmZhLTI4OTYtNDQ0My04N2IxLTgwNjM3ZDljNzFmZ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wOC0yNFQxMDo1OTo1MC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Q0MWJjMjNhLTNlOTAtNDlkNi1hNDgxLTUxMTYwMGQyNGI1MiIsIlRleHQiOiIoMTEpIiwiV0FJVmVyc2lvb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 xml:space="preserve">. Age has several negative effects on many intracellular structures of the RPE cells, finally leading to changes of RPE metabolism </w:t>
      </w:r>
      <w:sdt>
        <w:sdtPr>
          <w:rPr>
            <w:sz w:val="24"/>
            <w:szCs w:val="24"/>
            <w:lang w:val="en-US"/>
          </w:rPr>
          <w:alias w:val="To edit, see citavi.com/edit"/>
          <w:tag w:val="CitaviPlaceholder#f6627045-8d13-45cf-9676-7fd06a20e6e9"/>
          <w:id w:val="-95107035"/>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mIyNThjLTY0YTQtNDU0NS04NzY0LWUzMTA5M2ZkYjViNy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wOC0yNFQxMDo1OTo1MC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Y2NjI3MDQ1LThkMTMtNDVjZi05Njc2LTdmZDA2YTIwZTZlOSIsIlRleHQiOiIoMTEpIiwiV0FJVmVyc2lvb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 xml:space="preserve">. Similarly, Bruch’s membrane suffers from age-related changes, such as thickening and other structural changes that change its permeability. Altogether, age-related changes negatively influence the integrity of the RPE/Bruch’s membrane interface leading to accumulation of debris that ultimately leads to the formation of drusen </w:t>
      </w:r>
      <w:sdt>
        <w:sdtPr>
          <w:rPr>
            <w:sz w:val="24"/>
            <w:szCs w:val="24"/>
            <w:lang w:val="en-US"/>
          </w:rPr>
          <w:alias w:val="To edit, see citavi.com/edit"/>
          <w:tag w:val="CitaviPlaceholder#e6147233-a0d8-42f5-9f76-d104122d69eb"/>
          <w:id w:val="564377814"/>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WY4MDg3LTk4YWMtNDczZS05MDhlLTA1Njg3OTc2OTBmZ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wOC0yNFQxMDo1OTo1MC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U2MTQ3MjMzLWEwZDgtNDJmNS05Zjc2LWQxMDQxMjJkNjllYiIsIlRleHQiOiIoMTEpIiwiV0FJVmVyc2lvb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 xml:space="preserve">. According to Anderson et al. local inflammation as a response to debris accumulation plays a critical role in the formation of drusen </w:t>
      </w:r>
      <w:sdt>
        <w:sdtPr>
          <w:rPr>
            <w:sz w:val="24"/>
            <w:szCs w:val="24"/>
            <w:lang w:val="en-US"/>
          </w:rPr>
          <w:alias w:val="To edit, see citavi.com/edit"/>
          <w:tag w:val="CitaviPlaceholder#c6748ff5-792b-43ca-907c-777a3ef5fa69"/>
          <w:id w:val="1778903739"/>
          <w:placeholder>
            <w:docPart w:val="966A0A29D0C84A358613D83B99BD68B5"/>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DJlM2IwLTA5MDUtNDUyMC04ZDc2LTI0YTk5MWZkZTI5MiIsIlJhbmdlTGVuZ3RoIjo0LCJSZWZlcmVuY2VJZCI6IjQ4YzA4NzJiLWQ4MmItNDYxNS1hZjkxLTIwNjk4YTczZGQ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wMDItOTM5NCgwMikwMTYyNC0wIiwiVXJpU3RyaW5nIjoiaHR0cHM6Ly9kb2kub3JnLzEwLjEwMTYvczAwMDItOTM5NCgwMikwMTYyNC0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}</w:instrText>
          </w:r>
          <w:r>
            <w:rPr>
              <w:sz w:val="24"/>
              <w:szCs w:val="24"/>
              <w:lang w:val="en-US"/>
            </w:rPr>
            <w:fldChar w:fldCharType="separate"/>
          </w:r>
          <w:r>
            <w:rPr>
              <w:sz w:val="24"/>
              <w:szCs w:val="24"/>
              <w:lang w:val="en-US"/>
            </w:rPr>
            <w:t>(20)</w:t>
          </w:r>
          <w:r>
            <w:rPr>
              <w:sz w:val="24"/>
              <w:szCs w:val="24"/>
              <w:lang w:val="en-US"/>
            </w:rPr>
            <w:fldChar w:fldCharType="end"/>
          </w:r>
        </w:sdtContent>
      </w:sdt>
      <w:r>
        <w:rPr>
          <w:sz w:val="24"/>
          <w:szCs w:val="24"/>
          <w:lang w:val="en-US"/>
        </w:rPr>
        <w:t xml:space="preserve">. Analyses of the composition of drusen have shown, that they are composed of lipids, polysaccharides, glycosaminoglycans and proteins </w:t>
      </w:r>
      <w:sdt>
        <w:sdtPr>
          <w:rPr>
            <w:sz w:val="24"/>
            <w:szCs w:val="24"/>
            <w:lang w:val="en-US"/>
          </w:rPr>
          <w:alias w:val="To edit, see citavi.com/edit"/>
          <w:tag w:val="CitaviPlaceholder#b0515680-4cfd-44c4-8d04-2629292ac231"/>
          <w:id w:val="-88932517"/>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WU2Yjk3LWNiNGEtNGY2MC1iNTczLTkwZTJlZTNiYmE3NyIsIlJhbmdlU3RhcnQiOjMsIlJlZmVyZW5jZUlkIjoiOTI3MGU1ZTAtOWRmNi00NTNhLWIwZDgtMzk3YWRkNzUxYjE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UE1DMjg1OTA1NCIsIlVyaVN0cmluZyI6Imh0dHBzOi8vd3d3Lm5jYmkubmxtLm5paC5nb3YvcG1jL2FydGljbGVzL1BNQzI4NTkwN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xN1QwODoyMzo0OCIsIk1vZGlmaWVkQnkiOiJfSmVubnkiLCJJZCI6IjdmN2ZjNjkyLWExNTctNDgxYy1iNWY1LTJlYjIzMDAzNTFiYiIsIk1vZGlmaWVkT24iOiIyMDIyLTA4LTE3VDA4OjIzOjQ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0MjgyMzYiLCJVcmlTdHJpbmciOiJodHRwOi8vd3d3Lm5jYmkubmxtLm5paC5nb3YvcHVibWVkLzIwNDI4Mj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dUMDg6MjM6NDgiLCJNb2RpZmllZEJ5IjoiX0plbm55IiwiSWQiOiI3NTAxMWE4ZS0yYjE2LTQ3ZDktYTE5Ni1jN2RkNTQ5ZDQ5YTUiLCJNb2RpZmllZE9uIjoiMjAyMi0wOC0xN1QwODoyMz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zNzEvam91cm5hbC5wb25lLjAwMTAzMjkiLCJVcmlTdHJpbmciOiJodHRwczovL2RvaS5vcmcvMTAuMTM3MS9qb3VybmFsLnBvbmUuMDAxMDMy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E3VDA4OjIzOjQ4IiwiTW9kaWZpZWRCeSI6Il9KZW5ueSIsIklkIjoiMDRjN2I4NDItMTRjNC00MmYzLWEwNDItZWI1ZjYyZDE1NTQ0IiwiTW9kaWZpZWRPbiI6IjIwMjItMDgtMTdUMDg6MjM6NDgiLCJQcm9qZWN0Ijp7IiRyZWYiOiI4In19XSwiTnVtYmVyIjoiNCIsIk9yZ2FuaXphdGlvbnMiOltdLCJPdGhlcnNJbnZvbHZlZCI6W10sIlBhZ2VSYW5nZSI6IjxzcD5cclxuICA8bnM+T21pdDwvbnM+XHJcbiAgPG9zPmUxMDMyOTwvb3M+XHJcbiAgPHBzPmUxMDMyOTwvcHM+XHJcbjwvc3A+XHJcbjxvcz5lMTAzMjk8L29zPiIsIlBlcmlvZGljYWwiOnsiJGlkIjoiMjQ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TMDAwMi05Mzk0KDAyKTAxNjI0LTAiLCJVcmlTdHJpbmciOiJodHRwczovL2RvaS5vcmcvMTAuMTAxNi9zMDAwMi05Mzk0KDAyKTAxNjI0LT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lBNQzEzNzQ3OSIsIlVyaVN0cmluZyI6Imh0dHBzOi8vd3d3Lm5jYmkubmxtLm5paC5nb3YvcG1jL2FydGljbGVzL1BNQzEzNzQ3O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}</w:instrText>
          </w:r>
          <w:r>
            <w:rPr>
              <w:sz w:val="24"/>
              <w:szCs w:val="24"/>
              <w:lang w:val="en-US"/>
            </w:rPr>
            <w:fldChar w:fldCharType="separate"/>
          </w:r>
          <w:r>
            <w:rPr>
              <w:sz w:val="24"/>
              <w:szCs w:val="24"/>
              <w:lang w:val="en-US"/>
            </w:rPr>
            <w:t>(20–22)</w:t>
          </w:r>
          <w:r>
            <w:rPr>
              <w:sz w:val="24"/>
              <w:szCs w:val="24"/>
              <w:lang w:val="en-US"/>
            </w:rPr>
            <w:fldChar w:fldCharType="end"/>
          </w:r>
        </w:sdtContent>
      </w:sdt>
      <w:r>
        <w:rPr>
          <w:sz w:val="24"/>
          <w:szCs w:val="24"/>
          <w:lang w:val="en-US"/>
        </w:rPr>
        <w:t xml:space="preserve">. Additionally, many proteins showed oxidative modifications, supporting the hypothesis that oxidative stress is a further contributor to the pathophysiology of AMD </w:t>
      </w:r>
      <w:sdt>
        <w:sdtPr>
          <w:rPr>
            <w:sz w:val="24"/>
            <w:szCs w:val="24"/>
            <w:lang w:val="en-US"/>
          </w:rPr>
          <w:alias w:val="To edit, see citavi.com/edit"/>
          <w:tag w:val="CitaviPlaceholder#99597d87-eff9-449c-b344-bbf90d2a81fc"/>
          <w:id w:val="-133643691"/>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zYyOTJmLTU2NjYtNDk1Zi1hYmNmLWRjZDg2ZGY5NDE3ZCIsIlJhbmdlTGVuZ3RoIjo0LCJSZWZlcmVuY2VJZCI6ImQ5Y2FkYzYzLWViNTItNDQwNy05NThhLWRmN2E3NTQyZDQ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UE1DMTM3NDc5IiwiVXJpU3RyaW5nIjoiaHR0cHM6Ly93d3cubmNiaS5ubG0ubmloLmdvdi9wbWMvYXJ0aWNsZXMvUE1DMTM3NDc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dUMDk6MDM6NDEiLCJNb2RpZmllZEJ5IjoiX0plbm55IiwiSWQiOiIzZmM1N2FmZS02YjhlLTQyYWMtOGYxYy0yOGY3YTRjMGFjOGIiLCJNb2RpZmllZE9uIjoiMjAyMi0wOC0xN1QwOTowMzo0M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NzMvcG5hcy4yMjI1NTE4OTkiLCJVcmlTdHJpbmciOiJodHRwczovL2RvaS5vcmcvMTAuMTA3My9wbmFzLjIyMjU1MTg5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E3VDA5OjAzOjQxIiwiTW9kaWZpZWRCeSI6Il9KZW5ueSIsIklkIjoiMmEwZjQyMjEtN2Y4MS00OTQ5LTlkMTktMWQ4NzRiN2MwYzcwIiwiTW9kaWZpZWRPbiI6IjIwMjItMDgtMTdUMDk6MDM6NDE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jM5MTMwNSIsIlVyaVN0cmluZyI6Imh0dHA6Ly93d3cubmNiaS5ubG0ubmloLmdvdi9wdWJtZWQvMTIzOTEzMD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}</w:instrText>
          </w:r>
          <w:r>
            <w:rPr>
              <w:sz w:val="24"/>
              <w:szCs w:val="24"/>
              <w:lang w:val="en-US"/>
            </w:rPr>
            <w:fldChar w:fldCharType="separate"/>
          </w:r>
          <w:r>
            <w:rPr>
              <w:sz w:val="24"/>
              <w:szCs w:val="24"/>
              <w:lang w:val="en-US"/>
            </w:rPr>
            <w:t>(22)</w:t>
          </w:r>
          <w:r>
            <w:rPr>
              <w:sz w:val="24"/>
              <w:szCs w:val="24"/>
              <w:lang w:val="en-US"/>
            </w:rPr>
            <w:fldChar w:fldCharType="end"/>
          </w:r>
        </w:sdtContent>
      </w:sdt>
      <w:r>
        <w:rPr>
          <w:sz w:val="24"/>
          <w:szCs w:val="24"/>
          <w:lang w:val="en-US"/>
        </w:rPr>
        <w:t xml:space="preserve">. </w:t>
      </w:r>
    </w:p>
    <w:p>
      <w:pPr>
        <w:jc w:val="both"/>
        <w:rPr>
          <w:sz w:val="24"/>
          <w:szCs w:val="24"/>
          <w:lang w:val="en-US"/>
        </w:rPr>
      </w:pPr>
      <w:r>
        <w:rPr>
          <w:sz w:val="24"/>
          <w:szCs w:val="24"/>
          <w:lang w:val="en-US"/>
        </w:rPr>
        <w:t xml:space="preserve">The most important environmental risk factors are smoking and diet. Smoking increases the risk to develop AMD by two- to three-fold. Moreover, there is evidence that there is a dose-dependent association as well as a reversibility in case of quitting smoking </w:t>
      </w:r>
      <w:sdt>
        <w:sdtPr>
          <w:rPr>
            <w:sz w:val="24"/>
            <w:szCs w:val="24"/>
            <w:lang w:val="en-US"/>
          </w:rPr>
          <w:alias w:val="To edit, see citavi.com/edit"/>
          <w:tag w:val="CitaviPlaceholder#faad104a-40d6-42fe-b745-49b118d3c67e"/>
          <w:id w:val="557136563"/>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GM0ZTlhLTA4NzktNDQ5MC1iNTI0LTM4OTBhNDJlYmI1YyIsIlJhbmdlTGVuZ3RoIjo0LCJSZWZlcmVuY2VJZCI6IjM1YjE4NTRjLWJiZDYtNDVhZS04ZjMzLWJiYmRkMWU2OGV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NjE1MTQzMiIsIlVyaVN0cmluZyI6Imh0dHA6Ly93d3cubmNiaS5ubG0ubmloLmdvdi9wdWJtZWQvMTYxNTE0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N1QxMzozNjozNCIsIk1vZGlmaWVkQnkiOiJfSmVubnkiLCJJZCI6Ijg3OGNjMzk5LTIwNmQtNGMyMy1hYzlkLWE0ODJlZDE4NTU4MSIsIk1vZGlmaWVkT24iOiIyMDIyLTA3LTI3VDEzOjM2OjM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C9zai5leWUuNjcwMTk3OCIsIlVyaVN0cmluZyI6Imh0dHBzOi8vZG9pLm9yZy8xMC4xMDM4L3NqLmV5ZS42NzAxOTc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}</w:instrText>
          </w:r>
          <w:r>
            <w:rPr>
              <w:sz w:val="24"/>
              <w:szCs w:val="24"/>
              <w:lang w:val="en-US"/>
            </w:rPr>
            <w:fldChar w:fldCharType="separate"/>
          </w:r>
          <w:r>
            <w:rPr>
              <w:sz w:val="24"/>
              <w:szCs w:val="24"/>
              <w:lang w:val="en-US"/>
            </w:rPr>
            <w:t>(23)</w:t>
          </w:r>
          <w:r>
            <w:rPr>
              <w:sz w:val="24"/>
              <w:szCs w:val="24"/>
              <w:lang w:val="en-US"/>
            </w:rPr>
            <w:fldChar w:fldCharType="end"/>
          </w:r>
        </w:sdtContent>
      </w:sdt>
      <w:r>
        <w:rPr>
          <w:sz w:val="24"/>
          <w:szCs w:val="24"/>
          <w:lang w:val="en-US"/>
        </w:rPr>
        <w:t xml:space="preserve">. Regarding an individual’s diet, healthy forms, e. g. the mediterranean diet, are associated with a reduced risk due to high content of antioxidants and vitamins </w:t>
      </w:r>
      <w:sdt>
        <w:sdtPr>
          <w:rPr>
            <w:sz w:val="24"/>
            <w:szCs w:val="24"/>
            <w:lang w:val="en-US"/>
          </w:rPr>
          <w:alias w:val="To edit, see citavi.com/edit"/>
          <w:tag w:val="CitaviPlaceholder#f7d2e9c7-6100-4077-85b8-68b91920d9fe"/>
          <w:id w:val="-46687872"/>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zk5NTk1LTVmNjMtNGE0Ni05MjE4LTJjYzE4YTI2NGZkZS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wOC0yNFQxMDo1OTo1MC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2Y3ZDJlOWM3LTYxMDAtNDA3Ny04NWI4LTY4YjkxOTIwZDlmZSIsIlRleHQiOiIoMTEpIiwiV0FJVmVyc2lvb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 xml:space="preserve">. In contrast, high fat or high glucose/fructose diets represent a significant risk factor for AMD. Both direct influences of the nutritional components as well as more indirect influences like dysbiosis of the gut microbiota are thought to be associated with AMD formation. The latter leads to a kind of systemic low-grade inflammation </w:t>
      </w:r>
      <w:sdt>
        <w:sdtPr>
          <w:rPr>
            <w:sz w:val="24"/>
            <w:szCs w:val="24"/>
            <w:lang w:val="en-US"/>
          </w:rPr>
          <w:alias w:val="To edit, see citavi.com/edit"/>
          <w:tag w:val="CitaviPlaceholder#c63a6a75-01d3-44f1-851d-dd3426c017ea"/>
          <w:id w:val="-1682126495"/>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g3Yzc3LWE2NjMtNDkxNy05YzdhLTY4ZjZhNTFmNGE0NSIsIlJhbmdlTGVuZ3RoIjo0LCJSZWZlcmVuY2VJZCI6ImRmMzc2YmMwLTA4ZDgtNDZmNy04M2ZmLTliNTVlYzIwMjg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51MTAxMTE2NzciLCJVcmlTdHJpbmciOiJodHRwczovL2RvaS5vcmcvMTAuMzM5MC9udTEwMTExNjc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dUMTM6NDg6NTQiLCJNb2RpZmllZEJ5IjoiX0plbm55IiwiSWQiOiIwNTcxMzRkMi1kYWVjLTQ2ZWEtYWI2YS0zZDgxYzMwY2ZjM2UiLCJNb2RpZmllZE9uIjoiMjAyMi0wNy0yN1QxMzo0OD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NDAwNTg2IiwiVXJpU3RyaW5nIjoiaHR0cDovL3d3dy5uY2JpLm5sbS5uaWguZ292L3B1Ym1lZC8zMDQwMDU4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3VDEzOjQ4OjU0IiwiTW9kaWZpZWRCeSI6Il9KZW5ueSIsIklkIjoiY2Y4NDE1ZTgtZTUxOC00NDAwLTkzY2MtNzJiZGJiOWE4N2NiIiwiTW9kaWZpZWRPbiI6IjIwMjItMDctMjdUMTM6NDg6N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MjY3MjUzIiwiVXJpU3RyaW5nIjoiaHR0cHM6Ly93d3cubmNiaS5ubG0ubmloLmdvdi9wbWMvYXJ0aWNsZXMvUE1DNjI2Nz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}</w:instrText>
          </w:r>
          <w:r>
            <w:rPr>
              <w:sz w:val="24"/>
              <w:szCs w:val="24"/>
              <w:lang w:val="en-US"/>
            </w:rPr>
            <w:fldChar w:fldCharType="separate"/>
          </w:r>
          <w:r>
            <w:rPr>
              <w:sz w:val="24"/>
              <w:szCs w:val="24"/>
              <w:lang w:val="en-US"/>
            </w:rPr>
            <w:t>(24)</w:t>
          </w:r>
          <w:r>
            <w:rPr>
              <w:sz w:val="24"/>
              <w:szCs w:val="24"/>
              <w:lang w:val="en-US"/>
            </w:rPr>
            <w:fldChar w:fldCharType="end"/>
          </w:r>
        </w:sdtContent>
      </w:sdt>
      <w:r>
        <w:rPr>
          <w:sz w:val="24"/>
          <w:szCs w:val="24"/>
          <w:lang w:val="en-US"/>
        </w:rPr>
        <w:t>.</w:t>
      </w:r>
    </w:p>
    <w:p>
      <w:pPr>
        <w:jc w:val="both"/>
        <w:rPr>
          <w:sz w:val="24"/>
          <w:szCs w:val="24"/>
          <w:lang w:val="en-US"/>
        </w:rPr>
      </w:pPr>
      <w:r>
        <w:rPr>
          <w:sz w:val="24"/>
          <w:szCs w:val="24"/>
          <w:lang w:val="en-US"/>
        </w:rPr>
        <w:t xml:space="preserve">To date, the largest study of the genome-wide association of AMD revealed 52 gene variants across 34 loci </w:t>
      </w:r>
      <w:sdt>
        <w:sdtPr>
          <w:rPr>
            <w:sz w:val="24"/>
            <w:szCs w:val="24"/>
            <w:lang w:val="en-US"/>
          </w:rPr>
          <w:alias w:val="To edit, see citavi.com/edit"/>
          <w:tag w:val="CitaviPlaceholder#3be33340-a0b7-42b9-b1fd-559019ccad00"/>
          <w:id w:val="-598255082"/>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mI5ZTU1LTA5YzgtNDk0OC05ZmI1LTRiOTgxMzUzNjUxNC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A4LTI0VDEwOjU5OjUwIiwiUHJvamVjdCI6eyIkcmVmIjoiOCJ9fSwiVXNlTnVtYmVyaW5nVHlwZU9mUGFyZW50RG9jdW1lbnQiOmZhbHNlfV0sIkZvcm1hdHRlZFRleHQiOnsiJGlkIjoiMTgwIiwiQ291bnQiOjEsIlRleHRVbml0cyI6W3siJGlkIjoiMTgxIiwiRm9udFN0eWxlIjp7IiRpZCI6IjE4MiIsIk5ldXRyYWwiOnRydWV9LCJSZWFkaW5nT3JkZXIiOjEsIlRleHQiOiIoMjUpIn1dfSwiVGFnIjoiQ2l0YXZpUGxhY2Vob2xkZXIjM2JlMzMzNDAtYTBiNy00MmI5LWIxZmQtNTU5MDE5Y2NhZDAwIiwiVGV4dCI6IigyNSkiLCJXQUlWZXJzaW9uIjoiNi4xNC4wLjAifQ==}</w:instrText>
          </w:r>
          <w:r>
            <w:rPr>
              <w:sz w:val="24"/>
              <w:szCs w:val="24"/>
              <w:lang w:val="en-US"/>
            </w:rPr>
            <w:fldChar w:fldCharType="separate"/>
          </w:r>
          <w:r>
            <w:rPr>
              <w:sz w:val="24"/>
              <w:szCs w:val="24"/>
              <w:lang w:val="en-US"/>
            </w:rPr>
            <w:t>(25)</w:t>
          </w:r>
          <w:r>
            <w:rPr>
              <w:sz w:val="24"/>
              <w:szCs w:val="24"/>
              <w:lang w:val="en-US"/>
            </w:rPr>
            <w:fldChar w:fldCharType="end"/>
          </w:r>
        </w:sdtContent>
      </w:sdt>
      <w:r>
        <w:rPr>
          <w:sz w:val="24"/>
          <w:szCs w:val="24"/>
          <w:lang w:val="en-US"/>
        </w:rPr>
        <w:t xml:space="preserve">. 45 out of 52 were classified as common variants, the remaining 7 as rare variants. Furthermore, the analyses showed that the genetic risk is shared between the neovascular and the non-neovascular form of AMD except for one genetic variant that seems to be exclusive for neovascular AMD </w:t>
      </w:r>
      <w:sdt>
        <w:sdtPr>
          <w:rPr>
            <w:sz w:val="24"/>
            <w:szCs w:val="24"/>
            <w:lang w:val="en-US"/>
          </w:rPr>
          <w:alias w:val="To edit, see citavi.com/edit"/>
          <w:tag w:val="CitaviPlaceholder#7fb915e8-1f18-4c66-9122-f4182d9805f7"/>
          <w:id w:val="-1603560569"/>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zYyNzUwLTVmNTgtNDZiNy1iNmRkLWUzOTkxNjBkZDEyYy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A4LTI0VDEwOjU5OjUwIiwiUHJvamVjdCI6eyIkcmVmIjoiOCJ9fSwiVXNlTnVtYmVyaW5nVHlwZU9mUGFyZW50RG9jdW1lbnQiOmZhbHNlfV0sIkZvcm1hdHRlZFRleHQiOnsiJGlkIjoiMTgwIiwiQ291bnQiOjEsIlRleHRVbml0cyI6W3siJGlkIjoiMTgxIiwiRm9udFN0eWxlIjp7IiRpZCI6IjE4MiIsIk5ldXRyYWwiOnRydWV9LCJSZWFkaW5nT3JkZXIiOjEsIlRleHQiOiIoMjUpIn1dfSwiVGFnIjoiQ2l0YXZpUGxhY2Vob2xkZXIjN2ZiOTE1ZTgtMWYxOC00YzY2LTkxMjItZjQxODJkOTgwNWY3IiwiVGV4dCI6IigyNSkiLCJXQUlWZXJzaW9uIjoiNi4xNC4wLjAifQ==}</w:instrText>
          </w:r>
          <w:r>
            <w:rPr>
              <w:sz w:val="24"/>
              <w:szCs w:val="24"/>
              <w:lang w:val="en-US"/>
            </w:rPr>
            <w:fldChar w:fldCharType="separate"/>
          </w:r>
          <w:r>
            <w:rPr>
              <w:sz w:val="24"/>
              <w:szCs w:val="24"/>
              <w:lang w:val="en-US"/>
            </w:rPr>
            <w:t>(25)</w:t>
          </w:r>
          <w:r>
            <w:rPr>
              <w:sz w:val="24"/>
              <w:szCs w:val="24"/>
              <w:lang w:val="en-US"/>
            </w:rPr>
            <w:fldChar w:fldCharType="end"/>
          </w:r>
        </w:sdtContent>
      </w:sdt>
      <w:r>
        <w:rPr>
          <w:sz w:val="24"/>
          <w:szCs w:val="24"/>
          <w:lang w:val="en-US"/>
        </w:rPr>
        <w:t xml:space="preserve">. Further enrichment analyses narrowed down the following molecular mechanisms that could be affected by the identified gene variants: lipid metabolism, extracellular matrix organization and assembly as well as the complement pathway </w:t>
      </w:r>
      <w:sdt>
        <w:sdtPr>
          <w:rPr>
            <w:sz w:val="24"/>
            <w:szCs w:val="24"/>
            <w:lang w:val="en-US"/>
          </w:rPr>
          <w:alias w:val="To edit, see citavi.com/edit"/>
          <w:tag w:val="CitaviPlaceholder#537ee428-2104-4658-9dc9-f31e67e4a394"/>
          <w:id w:val="501397302"/>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mM2NTU0LWFkYTUtNGY1ZS04ZjZhLTU1ZjVlNTA3YmUxZiIsIlJhbmdlTGVuZ3RoIjo0LCJSZWZlcmVuY2VJZCI6Ijk0ZTNkYjg2LTY4MDctNGI5OS1iMmEyLWI4ZGEzZGYyYzc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zOC9uZy4zNDQ4IiwiVXJpU3RyaW5nIjoiaHR0cHM6Ly9kb2kub3JnLzEwLjEwMzgvbmcuMzQ0OCIsIkxpbmtlZFJlc291cmNlU3RhdHVzIjo4LCJQcm9wZXJ0aWVzIjp7IiRpZCI6IjE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}</w:instrText>
          </w:r>
          <w:r>
            <w:rPr>
              <w:sz w:val="24"/>
              <w:szCs w:val="24"/>
              <w:lang w:val="en-US"/>
            </w:rPr>
            <w:fldChar w:fldCharType="separate"/>
          </w:r>
          <w:r>
            <w:rPr>
              <w:sz w:val="24"/>
              <w:szCs w:val="24"/>
              <w:lang w:val="en-US"/>
            </w:rPr>
            <w:t>(25)</w:t>
          </w:r>
          <w:r>
            <w:rPr>
              <w:sz w:val="24"/>
              <w:szCs w:val="24"/>
              <w:lang w:val="en-US"/>
            </w:rPr>
            <w:fldChar w:fldCharType="end"/>
          </w:r>
        </w:sdtContent>
      </w:sdt>
      <w:r>
        <w:rPr>
          <w:sz w:val="24"/>
          <w:szCs w:val="24"/>
          <w:lang w:val="en-US"/>
        </w:rPr>
        <w:t xml:space="preserve">. The possible role of the complement system in the pathophysiology of AMD was recently reviewed by Armento et al. </w:t>
      </w:r>
      <w:sdt>
        <w:sdtPr>
          <w:rPr>
            <w:sz w:val="24"/>
            <w:szCs w:val="24"/>
            <w:lang w:val="en-US"/>
          </w:rPr>
          <w:alias w:val="To edit, see citavi.com/edit"/>
          <w:tag w:val="CitaviPlaceholder#4f718171-fc74-4ff1-9550-8cdfdf97f6c6"/>
          <w:id w:val="2117941981"/>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OWQzMThiLWEyYWEtNGQ1Mi04NzUxLTA1YjdiM2VhNmM1OC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wOC0yNFQxMDo1OTo1MC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zRmNzE4MTcxLWZjNzQtNGZmMS05NTUwLThjZGZkZjk3ZjZjNiIsIlRleHQiOiIoMTEpIiwiV0FJVmVyc2lvb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 xml:space="preserve">. In summary, increasing evidence supports the involvement of the activation of the alternative pathway of the complement system, both in a local fashion as well as on a systemic basis. The complement system is part of the innate immune system. Its main functions are the recognition and removal of pathogens, debris and dead cells. These functions are tightly regulated by about 50 proteins that are part of the complement cascade </w:t>
      </w:r>
      <w:sdt>
        <w:sdtPr>
          <w:rPr>
            <w:sz w:val="24"/>
            <w:szCs w:val="24"/>
            <w:lang w:val="en-US"/>
          </w:rPr>
          <w:alias w:val="To edit, see citavi.com/edit"/>
          <w:tag w:val="CitaviPlaceholder#db0bf86b-d51d-400f-a9fe-78407cf5b538"/>
          <w:id w:val="5406834"/>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WI1MjM2LTEzMTMtNDYxYS1hZTM0LTgxMjIwOTljYTFjZiIsIlJhbmdlTGVuZ3RoIjoz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wOC0yNFQxMDo1OTo1MCIsIlByb2plY3QiOnsiJHJlZiI6IjgifX0sIlVzZU51bWJlcmluZ1R5cGVPZlBhcmVudERvY3VtZW50IjpmYWxzZX0seyIkaWQiOiIyMyIsIiR0eXBlIjoiU3dpc3NBY2FkZW1pYy5DaXRhdmkuQ2l0YXRpb25zLldvcmRQbGFjZWhvbGRlckVudHJ5LCBTd2lzc0FjYWRlbWljLkNpdGF2aSIsIklkIjoiYzdlMjMzZGItZjU5OS00YzRkLWJjNWEtNGZkN2E5Y2NjMDIxIiwiUmFuZ2VTdGFydCI6MywiUmFuZ2VMZW5ndGgiOjQsIlJlZmVyZW5jZUlkIjoiMWQ2M2YyMTEtZTM5ZC00ZTM0LWE5YTMtNjZiZTYzNTYzZjVm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kwL2Jpb21lZGljaW5lczkwNzA3NjMiLCJVcmlTdHJpbmciOiJodHRwczovL2RvaS5vcmcvMTAuMzM5MC9iaW9tZWRpY2luZXM5MDcwNzYz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VUMDc6MjY6NTkiLCJNb2RpZmllZEJ5IjoiX0plbm55IiwiSWQiOiJkZTBjODU3NS1kYTFkLTRhYTMtYmQxMS1kYjg1ZGM4NjdmZDAiLCJNb2RpZmllZE9uIjoiMjAyMi0wNy0yNVQwNzoyNjo1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0MjA5NDE4IiwiVXJpU3RyaW5nIjoiaHR0cDovL3d3dy5uY2JpLm5sbS5uaWguZ292L3B1Ym1lZC8zNDIwOTQxO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1VDA3OjI2OjU5IiwiTW9kaWZpZWRCeSI6Il9KZW5ueSIsIklkIjoiODUxYWY3MDYtNDY0NC00YmY4LWE5ODgtNjZhZDVhYTcwMjYxIiwiTW9kaWZpZWRPbiI6IjIwMjItMDctMjVUMDc6MjY6NTk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QTUM4MzAxMzU2IiwiVXJpU3RyaW5nIjoiaHR0cHM6Ly93d3cubmNiaS5ubG0ubmloLmdvdi9wbWMvYXJ0aWNsZXMvUE1DODMwMTM1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1VDA3OjI2OjU5IiwiTW9kaWZpZWRCeSI6Il9KZW5ueSIsIklkIjoiODBkMDJjNTEtNDMzMS00MTQ0LWIyYTktMTQxYWE0NDhkN2ZlIiwiTW9kaWZpZWRPbiI6IjIwMjItMDctMjVUMDc6MjY6NTkiLCJQcm9qZWN0Ijp7IiRyZWYiOiI4In19XSwiTnVtYmVyIjoiNzYzIi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}</w:instrText>
          </w:r>
          <w:r>
            <w:rPr>
              <w:sz w:val="24"/>
              <w:szCs w:val="24"/>
              <w:lang w:val="en-US"/>
            </w:rPr>
            <w:fldChar w:fldCharType="separate"/>
          </w:r>
          <w:r>
            <w:rPr>
              <w:sz w:val="24"/>
              <w:szCs w:val="24"/>
              <w:lang w:val="en-US"/>
            </w:rPr>
            <w:t>(11,26)</w:t>
          </w:r>
          <w:r>
            <w:rPr>
              <w:sz w:val="24"/>
              <w:szCs w:val="24"/>
              <w:lang w:val="en-US"/>
            </w:rPr>
            <w:fldChar w:fldCharType="end"/>
          </w:r>
        </w:sdtContent>
      </w:sdt>
      <w:r>
        <w:rPr>
          <w:sz w:val="24"/>
          <w:szCs w:val="24"/>
          <w:lang w:val="en-US"/>
        </w:rPr>
        <w:t xml:space="preserve">. Activation of the complement cascade can occur via three pathways: the lectin pathway, the classical pathway and the alternative pathway. Both the lectin and the classical pathway require recognition of counterparts on pathogen surfaces.  On the contrary, the alternative pathway is continuously active and its overactivation has to be prevented constantly to maintain tissue homeostasis and to avoid unnecessary inflammation and tissue damage </w:t>
      </w:r>
      <w:sdt>
        <w:sdtPr>
          <w:rPr>
            <w:sz w:val="24"/>
            <w:szCs w:val="24"/>
            <w:lang w:val="en-US"/>
          </w:rPr>
          <w:alias w:val="To edit, see citavi.com/edit"/>
          <w:tag w:val="CitaviPlaceholder#9c1af9d2-09de-4e30-8955-9abaff929179"/>
          <w:id w:val="750402529"/>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TU0ODM0LTE3MGYtNDk1Yy05NjZkLWZkMTgzZmUzNzczMiIsIlJhbmdlTGVuZ3RoIjo0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wOC0yNFQxMDo1OTo1MCIsIlByb2plY3QiOnsiJHJlZiI6IjgifX0sIlVzZU51bWJlcmluZ1R5cGVPZlBhcmVudERvY3VtZW50IjpmYWxzZX1dLCJGb3JtYXR0ZWRUZXh0Ijp7IiRpZCI6IjIzIiwiQ291bnQiOjEsIlRleHRVbml0cyI6W3siJGlkIjoiMjQiLCJGb250U3R5bGUiOnsiJGlkIjoiMjUiLCJOZXV0cmFsIjp0cnVlfSwiUmVhZGluZ09yZGVyIjoxLCJUZXh0IjoiKDExKSJ9XX0sIlRhZyI6IkNpdGF2aVBsYWNlaG9sZGVyIzljMWFmOWQyLTA5ZGUtNGUzMC04OTU1LTlhYmFmZjkyOTE3OSIsIlRleHQiOiIoMTEpIiwiV0FJVmVyc2lvb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 xml:space="preserve">. </w:t>
      </w:r>
    </w:p>
    <w:p>
      <w:pPr>
        <w:jc w:val="both"/>
        <w:rPr>
          <w:sz w:val="24"/>
          <w:szCs w:val="24"/>
          <w:lang w:val="en-US"/>
        </w:rPr>
      </w:pPr>
      <w:r>
        <w:rPr>
          <w:sz w:val="24"/>
          <w:szCs w:val="24"/>
          <w:lang w:val="en-US"/>
        </w:rPr>
        <w:t xml:space="preserve">The crucial anatomic site where AMD pathophysiology begins is the complex of RPE cells, Bruch's membrane, and the choroid. In the healthy retina, this complex does not only mediate the precisely regulated exchange of nutrients and metabolic waste products, but it also inhibits the activation of the alternative pathway of the complement system.  As soon as the AMD pathophysiology has been triggered through one or more of its risk factors, normal function of the complex is unbalanced. Consequently, both the integrity of RPE cells and Bruch’s membrane becomes more and more impaired. This leads to a cascade of events that disturb retinal homeostasis: accumulation of metabolic end products, oxidative stress, activation of the complement system thereby inducing local inflammation and cell senescence. Eventually, the blood-retina-barrier breaks down and degeneration of the RPE occurs. Ultimately, irreversible damage to the macular photoreceptors occurs, whether it is the non-neovascular or neovascular form of AMD </w:t>
      </w:r>
      <w:sdt>
        <w:sdtPr>
          <w:rPr>
            <w:sz w:val="24"/>
            <w:szCs w:val="24"/>
            <w:lang w:val="en-US"/>
          </w:rPr>
          <w:alias w:val="To edit, see citavi.com/edit"/>
          <w:tag w:val="CitaviPlaceholder#4669091e-ac99-42fc-a9af-0eb888cac3db"/>
          <w:id w:val="203761194"/>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YjAyNTk4LTFiOGMtNDAxOC1hMDQ1LThmZjhkNWY2YmJhMCIsIlJhbmdlTGVuZ3RoIjozLCJSZWZlcmVuY2VJZCI6IjVmZTEzZjI0LTc0N2QtNGVjMi1iOTg5LTM3OGY4M2Q5Y2F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zLjIwMjEiLCJEb2kiOiIxMC4xMDA3L3MwMDAxOC0wMjEtMDM3OTY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AxOC0wMjEtMDM3OTYtOSIsIlVyaVN0cmluZyI6Imh0dHBzOi8vZG9pLm9yZy8xMC4xMDA3L3MwMDAxOC0wMjEtMDM3OTY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AyOjM5IiwiTW9kaWZpZWRCeSI6Il9KZW5ueSIsIklkIjoiODc2ZmEwNzYtMjQ1NC00MDY1LWFiMzItMDZmNzY3YjBhNTI5IiwiTW9kaWZpZWRPbiI6IjIwMjItMDctMjBUMDg6MDI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MTk1OTA3IiwiVXJpU3RyaW5nIjoiaHR0cHM6Ly93d3cubmNiaS5ubG0ubmloLmdvdi9wbWMvYXJ0aWNsZXMvUE1DODE5NTk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A4OjAyOjM5IiwiTW9kaWZpZWRCeSI6Il9KZW5ueSIsIklkIjoiNmU2ZTI4NzQtMzc2Ni00OGViLWIwZjAtOTM1YzVlNmE0Y2M1IiwiTW9kaWZpZWRPbiI6IjIwMjItMDctMjBUMDg6MDI6Mz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zc1MTE0OCIsIlVyaVN0cmluZyI6Imh0dHA6Ly93d3cubmNiaS5ubG0ubmloLmdvdi9wdWJtZWQvMzM3NTEx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kwL2Jpb21lZGljaW5lczkwNzA3NjMiLCJVcmlTdHJpbmciOiJodHRwczovL2RvaS5vcmcvMTAuMzM5MC9iaW9tZWRpY2luZXM5MDcwNzYz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jVUMDc6MjY6NTkiLCJNb2RpZmllZEJ5IjoiX0plbm55IiwiSWQiOiJkZTBjODU3NS1kYTFkLTRhYTMtYmQxMS1kYjg1ZGM4NjdmZDAiLCJNb2RpZmllZE9uIjoiMjAyMi0wNy0yNVQwNzoyNjo1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0MjA5NDE4IiwiVXJpU3RyaW5nIjoiaHR0cDovL3d3dy5uY2JpLm5sbS5uaWguZ292L3B1Ym1lZC8zNDIwOTQxO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I1VDA3OjI2OjU5IiwiTW9kaWZpZWRCeSI6Il9KZW5ueSIsIklkIjoiODUxYWY3MDYtNDY0NC00YmY4LWE5ODgtNjZhZDVhYTcwMjYxIiwiTW9kaWZpZWRPbiI6IjIwMjItMDctMjVUMDc6MjY6NTk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QTUM4MzAxMzU2IiwiVXJpU3RyaW5nIjoiaHR0cHM6Ly93d3cubmNiaS5ubG0ubmloLmdvdi9wbWMvYXJ0aWNsZXMvUE1DODMwMTM1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1VDA3OjI2OjU5IiwiTW9kaWZpZWRCeSI6Il9KZW5ueSIsIklkIjoiODBkMDJjNTEtNDMzMS00MTQ0LWIyYTktMTQxYWE0NDhkN2ZlIiwiTW9kaWZpZWRPbiI6IjIwMjItMDctMjVUMDc6MjY6NTkiLCJQcm9qZWN0Ijp7IiRyZWYiOiI4In19XSwiTnVtYmVyIjoiNzYzIi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kuMjAyMCIsIkRvaSI6IjEwLjE3MTc5L2V4Y2xpMjAyMC0yOTE1IiwiRWRpdG9ycyI6W10sIkV2YWx1YXRpb25Db21wbGV4aXR5IjowLCJFdmFsdWF0aW9uU291cmNlVGV4dEZvcm1hdCI6MCwiR3JvdXBzIjpbXSwiSGFzTGFiZWwxIjpmYWxzZSwiSGFzTGFiZWwyIjpmYWxzZSwiS2V5d29yZHMiOltdLCJMYW5ndWFnZSI6ImVuZy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MzMTkyMjE3IiwiVXJpU3RyaW5nIjoiaHR0cDovL3d3dy5uY2JpLm5sbS5uaWguZ292L3B1Ym1lZC8zMzE5MjIx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ODMyOTdmOWUtZWI0ZC00M2U1LWIwMWYtZjQ2YjI5NWQwM2VlIiwiTW9kaWZpZWRPbiI6IjIwMjItMDctMThUMTA6MTM6MTQ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xNzE3OS9leGNsaTIwMjAtMjkxNSIsIlVyaVN0cmluZyI6Imh0dHBzOi8vZG9pLm9yZy8xMC4xNzE3OS9leGNsaTIwMjAtMjkxNS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}</w:instrText>
          </w:r>
          <w:r>
            <w:rPr>
              <w:sz w:val="24"/>
              <w:szCs w:val="24"/>
              <w:lang w:val="en-US"/>
            </w:rPr>
            <w:fldChar w:fldCharType="separate"/>
          </w:r>
          <w:r>
            <w:rPr>
              <w:sz w:val="24"/>
              <w:szCs w:val="24"/>
              <w:lang w:val="en-US"/>
            </w:rPr>
            <w:t>(11,26,27)</w:t>
          </w:r>
          <w:r>
            <w:rPr>
              <w:sz w:val="24"/>
              <w:szCs w:val="24"/>
              <w:lang w:val="en-US"/>
            </w:rPr>
            <w:fldChar w:fldCharType="end"/>
          </w:r>
        </w:sdtContent>
      </w:sdt>
      <w:r>
        <w:rPr>
          <w:sz w:val="24"/>
          <w:szCs w:val="24"/>
          <w:lang w:val="en-US"/>
        </w:rPr>
        <w:t xml:space="preserve">.  </w:t>
      </w:r>
    </w:p>
    <w:p>
      <w:pPr>
        <w:pStyle w:val="3"/>
        <w:rPr>
          <w:b/>
          <w:bCs/>
          <w:sz w:val="24"/>
          <w:szCs w:val="24"/>
          <w:lang w:val="en-US"/>
        </w:rPr>
      </w:pPr>
      <w:r>
        <w:rPr>
          <w:b/>
          <w:bCs/>
          <w:sz w:val="24"/>
          <w:szCs w:val="24"/>
          <w:lang w:val="en-US"/>
        </w:rPr>
        <w:t xml:space="preserve">Metformin </w:t>
      </w:r>
    </w:p>
    <w:p>
      <w:pPr>
        <w:jc w:val="both"/>
        <w:rPr>
          <w:sz w:val="24"/>
          <w:szCs w:val="24"/>
          <w:lang w:val="en-US"/>
        </w:rPr>
      </w:pPr>
      <w:r>
        <w:rPr>
          <w:sz w:val="24"/>
          <w:szCs w:val="24"/>
          <w:lang w:val="en-US"/>
        </w:rPr>
        <w:t xml:space="preserve">Metformin is a synthetic derivative of the naturally occurring galegine from the plant </w:t>
      </w:r>
      <w:r>
        <w:rPr>
          <w:i/>
          <w:iCs/>
          <w:sz w:val="24"/>
          <w:szCs w:val="24"/>
          <w:lang w:val="en-US"/>
        </w:rPr>
        <w:t>Galega officinalis</w:t>
      </w:r>
      <w:r>
        <w:rPr>
          <w:sz w:val="24"/>
          <w:szCs w:val="24"/>
          <w:lang w:val="en-US"/>
        </w:rPr>
        <w:t xml:space="preserve"> </w:t>
      </w:r>
      <w:sdt>
        <w:sdtPr>
          <w:rPr>
            <w:sz w:val="24"/>
            <w:szCs w:val="24"/>
            <w:lang w:val="en-US"/>
          </w:rPr>
          <w:alias w:val="To edit, see citavi.com/edit"/>
          <w:tag w:val="CitaviPlaceholder#c8061fdb-bdd1-4194-908c-3f6fb06f6b97"/>
          <w:id w:val="1244606375"/>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mFhYmNiLTA5ZWYtNDhmYi05NTUxLTExOTI4MzlmNmVhYy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DgtMjRUMTA6NTk6NTA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M4MDYxZmRiLWJkZDEtNDE5NC05MDhjLTNmNmZiMDZmNmI5NyIsIlRleHQiOiIoMSkiLCJXQUlWZXJzaW9uIjoiNi4xNC4wLjAifQ==}</w:instrText>
          </w:r>
          <w:r>
            <w:rPr>
              <w:sz w:val="24"/>
              <w:szCs w:val="24"/>
              <w:lang w:val="en-US"/>
            </w:rPr>
            <w:fldChar w:fldCharType="separate"/>
          </w:r>
          <w:r>
            <w:rPr>
              <w:sz w:val="24"/>
              <w:szCs w:val="24"/>
              <w:lang w:val="en-US"/>
            </w:rPr>
            <w:t>(1)</w:t>
          </w:r>
          <w:r>
            <w:rPr>
              <w:sz w:val="24"/>
              <w:szCs w:val="24"/>
              <w:lang w:val="en-US"/>
            </w:rPr>
            <w:fldChar w:fldCharType="end"/>
          </w:r>
        </w:sdtContent>
      </w:sdt>
      <w:r>
        <w:rPr>
          <w:sz w:val="24"/>
          <w:szCs w:val="24"/>
          <w:lang w:val="en-US"/>
        </w:rPr>
        <w:t xml:space="preserve">. Chemically, metformin is a biguanide consisting of two coupled guanidine molecules with some additional substitutes. As a derivative of a naturally occurring molecule, metformin has not been designed to target specific pathways, nor did it go through the regulatory process of preclinical and clinical trials which are mandatory today. After its safety and efficacy had been established, metformin has been used as glucose-lowering agent since the 1950s </w:t>
      </w:r>
      <w:sdt>
        <w:sdtPr>
          <w:rPr>
            <w:sz w:val="24"/>
            <w:szCs w:val="24"/>
            <w:lang w:val="en-US"/>
          </w:rPr>
          <w:alias w:val="To edit, see citavi.com/edit"/>
          <w:tag w:val="CitaviPlaceholder#ebd39fa7-5a27-43b3-a623-705870d1968d"/>
          <w:id w:val="-467513243"/>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jJhNzUwLTQwNDItNGJlNC04NDE0LTBhMzcyYmQ0YWYxMC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DgtMjRUMTA6NTk6NTA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ViZDM5ZmE3LTVhMjctNDNiMy1hNjIzLTcwNTg3MGQxOTY4ZCIsIlRleHQiOiIoMSkiLCJXQUlWZXJzaW9uIjoiNi4xNC4wLjAifQ==}</w:instrText>
          </w:r>
          <w:r>
            <w:rPr>
              <w:sz w:val="24"/>
              <w:szCs w:val="24"/>
              <w:lang w:val="en-US"/>
            </w:rPr>
            <w:fldChar w:fldCharType="separate"/>
          </w:r>
          <w:r>
            <w:rPr>
              <w:sz w:val="24"/>
              <w:szCs w:val="24"/>
              <w:lang w:val="en-US"/>
            </w:rPr>
            <w:t>(1)</w:t>
          </w:r>
          <w:r>
            <w:rPr>
              <w:sz w:val="24"/>
              <w:szCs w:val="24"/>
              <w:lang w:val="en-US"/>
            </w:rPr>
            <w:fldChar w:fldCharType="end"/>
          </w:r>
        </w:sdtContent>
      </w:sdt>
      <w:r>
        <w:rPr>
          <w:sz w:val="24"/>
          <w:szCs w:val="24"/>
          <w:lang w:val="en-US"/>
        </w:rPr>
        <w:t xml:space="preserve">. FDA approval followed in 1994 and since the UK Prospective Diabetes Study in 1997 (UKPDS) had clearly demonstrated the beneficial effects of metformin, it has been recommended as first-line treatment for type 2 diabetic patients </w:t>
      </w:r>
      <w:sdt>
        <w:sdtPr>
          <w:rPr>
            <w:sz w:val="24"/>
            <w:szCs w:val="24"/>
            <w:lang w:val="en-US"/>
          </w:rPr>
          <w:alias w:val="To edit, see citavi.com/edit"/>
          <w:tag w:val="CitaviPlaceholder#d5936b6c-5ace-4f1c-b7ba-ae03b7af3204"/>
          <w:id w:val="169842953"/>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WIyM2RlLTg0Y2ItNGE5Mi1hMjRjLTEzYWVlOWIwN2NlNS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DgtMjRUMTA6NTk6NTA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Q1OTM2YjZjLTVhY2UtNGYxYy1iN2JhLWFlMDNiN2FmMzIwNCIsIlRleHQiOiIoMikiLCJXQUlWZXJzaW9uIjoiNi4xNC4wLjAifQ==}</w:instrText>
          </w:r>
          <w:r>
            <w:rPr>
              <w:sz w:val="24"/>
              <w:szCs w:val="24"/>
              <w:lang w:val="en-US"/>
            </w:rPr>
            <w:fldChar w:fldCharType="separate"/>
          </w:r>
          <w:r>
            <w:rPr>
              <w:sz w:val="24"/>
              <w:szCs w:val="24"/>
              <w:lang w:val="en-US"/>
            </w:rPr>
            <w:t>(2)</w:t>
          </w:r>
          <w:r>
            <w:rPr>
              <w:sz w:val="24"/>
              <w:szCs w:val="24"/>
              <w:lang w:val="en-US"/>
            </w:rPr>
            <w:fldChar w:fldCharType="end"/>
          </w:r>
        </w:sdtContent>
      </w:sdt>
      <w:r>
        <w:rPr>
          <w:sz w:val="24"/>
          <w:szCs w:val="24"/>
          <w:lang w:val="en-US"/>
        </w:rPr>
        <w:t>.</w:t>
      </w:r>
    </w:p>
    <w:p>
      <w:pPr>
        <w:pStyle w:val="4"/>
        <w:ind w:left="567"/>
        <w:rPr>
          <w:b/>
          <w:bCs/>
          <w:lang w:val="en-US"/>
        </w:rPr>
      </w:pPr>
      <w:r>
        <w:rPr>
          <w:b/>
          <w:bCs/>
          <w:lang w:val="en-US"/>
        </w:rPr>
        <w:t>Metformin mechanisms of action</w:t>
      </w:r>
    </w:p>
    <w:p>
      <w:pPr>
        <w:ind w:left="567"/>
        <w:jc w:val="both"/>
        <w:rPr>
          <w:sz w:val="24"/>
          <w:szCs w:val="24"/>
          <w:lang w:val="en-US"/>
        </w:rPr>
      </w:pPr>
      <w:r>
        <w:rPr>
          <w:sz w:val="24"/>
          <w:szCs w:val="24"/>
          <w:lang w:val="en-US"/>
        </w:rPr>
        <w:t xml:space="preserve">The classical antihyperglycemic function of metformin takes place at multiple sites of action in the body and through multiple molecular mechanisms that have been described in detail elsewhere </w:t>
      </w:r>
      <w:sdt>
        <w:sdtPr>
          <w:rPr>
            <w:sz w:val="24"/>
            <w:szCs w:val="24"/>
            <w:lang w:val="en-US"/>
          </w:rPr>
          <w:alias w:val="To edit, see citavi.com/edit"/>
          <w:tag w:val="CitaviPlaceholder#04dc7844-b517-4dcc-a221-bbfe47115017"/>
          <w:id w:val="-920094991"/>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WU5NWE4LTc4OWYtNGMwYi1hOWZlLWNmYjMyYmEzZjk3NiIsIlJhbmdlU3RhcnQiOj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DgtMjRUMTA6NTk6NTAiLCJQcm9qZWN0Ijp7IiRyZWYiOiI4In19LCJVc2VOdW1iZXJpbmdUeXBlT2ZQYXJlbnREb2N1bWVudCI6ZmFsc2V9LHsiJGlkIjoiMjAiLCIkdHlwZSI6IlN3aXNzQWNhZGVtaWMuQ2l0YXZpLkNpdGF0aW9ucy5Xb3JkUGxhY2Vob2xkZXJFbnRyeSwgU3dpc3NBY2FkZW1pYy5DaXRhdmkiLCJJZCI6IjY5YTkzZmFkLTBkOTQtNDFjYi05OTM2LTRlZWJjM2NlYjFmNSIsIlJhbmdlTGVuZ3RoIjoyLCJSZWZlcmVuY2VJZCI6ImJmNzFiN2YzLWJkZDMtNDEzZC05ZjgzLTYxMWMzOWQ2YjEwZ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HcmFoYW0iLCJMYXN0TmFtZSI6IlJlbmEiLCJQcm90ZWN0ZWQiOmZhbHNlLCJTZXgiOjIsIkNyZWF0ZWRCeSI6Il9KZW5ueSIsIkNyZWF0ZWRPbiI6IjIwMjItMDgtMDhUMDg6NDE6MjAiLCJNb2RpZmllZEJ5IjoiX0plbm55IiwiSWQiOiJjN2M3MDI1Ny1kNmQwLTQ0YTktODRkNS01MGU4ZGFmZWY3M2YiLCJNb2RpZmllZE9uIjoiMjAyMi0wOC0wOFQwODo0MToyMCIsIlByb2plY3QiOnsiJHJlZiI6IjgifX0seyIkaWQiOiIyNi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I3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zNy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DgtMjRUMTA6NTk6NTA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MDRkYzc4NDQtYjUxNy00ZGNjLWEyMjEtYmJmZTQ3MTE1MDE3IiwiVGV4dCI6IigxLDIpIiwiV0FJVmVyc2lvbiI6IjYuMTQuMC4wIn0=}</w:instrText>
          </w:r>
          <w:r>
            <w:rPr>
              <w:sz w:val="24"/>
              <w:szCs w:val="24"/>
              <w:lang w:val="en-US"/>
            </w:rPr>
            <w:fldChar w:fldCharType="separate"/>
          </w:r>
          <w:r>
            <w:rPr>
              <w:sz w:val="24"/>
              <w:szCs w:val="24"/>
              <w:lang w:val="en-US"/>
            </w:rPr>
            <w:t>(1,2)</w:t>
          </w:r>
          <w:r>
            <w:rPr>
              <w:sz w:val="24"/>
              <w:szCs w:val="24"/>
              <w:lang w:val="en-US"/>
            </w:rPr>
            <w:fldChar w:fldCharType="end"/>
          </w:r>
        </w:sdtContent>
      </w:sdt>
      <w:r>
        <w:rPr>
          <w:sz w:val="24"/>
          <w:szCs w:val="24"/>
          <w:lang w:val="en-US"/>
        </w:rPr>
        <w:t xml:space="preserve">. Briefly, its blood glucose-lowering ability is a combination of effects that metformin exerts in the liver, the gastrointestinal tract and in the muscles. </w:t>
      </w:r>
    </w:p>
    <w:p>
      <w:pPr>
        <w:ind w:left="567"/>
        <w:jc w:val="both"/>
        <w:rPr>
          <w:sz w:val="24"/>
          <w:szCs w:val="24"/>
          <w:lang w:val="en-US"/>
        </w:rPr>
      </w:pPr>
      <w:r>
        <w:rPr>
          <w:sz w:val="24"/>
          <w:szCs w:val="24"/>
          <w:lang w:val="en-US"/>
        </w:rPr>
        <w:t xml:space="preserve">In the liver, gluconeogenesis is downregulated through both AMPK-dependent and -independent signaling pathways. The AMPK-pathway is the cellular energy sensor and regulator of the cell’s energy homeostasis. If the ratio of AMP:ATP increases, the AMPK-pathway induces a switch from ATP-consuming pathways to ATP-generating pathways. This includes downregulation of gluconeogenesis and hence, a reduction of glucose levels </w:t>
      </w:r>
      <w:sdt>
        <w:sdtPr>
          <w:rPr>
            <w:sz w:val="24"/>
            <w:szCs w:val="24"/>
            <w:lang w:val="en-US"/>
          </w:rPr>
          <w:alias w:val="To edit, see citavi.com/edit"/>
          <w:tag w:val="CitaviPlaceholder#530e6f8d-ddd3-4e02-a6c3-17fd3f51510e"/>
          <w:id w:val="-2041351020"/>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gzZDY0LWQ3MDUtNGEwNS1hNWY2LTMxMWVhOGM2OGEzMSIsIlJhbmdlTGVuZ3RoIjoy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DgtMjRUMTA6NTk6NTAiLCJQcm9qZWN0Ijp7IiRyZWYiOiI4In19LCJVc2VOdW1iZXJpbmdUeXBlT2ZQYXJlbnREb2N1bWVudCI6ZmFsc2V9LHsiJGlkIjoiMjEiLCIkdHlwZSI6IlN3aXNzQWNhZGVtaWMuQ2l0YXZpLkNpdGF0aW9ucy5Xb3JkUGxhY2Vob2xkZXJFbnRyeSwgU3dpc3NBY2FkZW1pYy5DaXRhdmkiLCJJZCI6Ijg0YzVjMTQwLWRhMjktNGUyNS05YTZhLTZiNzdjY2ViOTMxNiIsIlJhbmdlU3RhcnQiOjIsIlJhbmdlTGVuZ3RoIjozLCJSZWZlcmVuY2VJZCI6IjVkNWJhODJkLWY5MTEtNDg2Zi04MGIyLWI0NzcxOGVlNDIw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c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Ny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DgtMjRUMTA6NTk6NTAiLCJQcm9qZWN0Ijp7IiRyZWYiOiI4In19LCJVc2VOdW1iZXJpbmdUeXBlT2ZQYXJlbnREb2N1bWVudCI6ZmFsc2V9XSwiRm9ybWF0dGVkVGV4dCI6eyIkaWQiOiIzOCIsIkNvdW50IjoxLCJUZXh0VW5pdHMiOlt7IiRpZCI6IjM5IiwiRm9udFN0eWxlIjp7IiRpZCI6IjQwIiwiTmV1dHJhbCI6dHJ1ZX0sIlJlYWRpbmdPcmRlciI6MSwiVGV4dCI6IigxLDIpIn1dfSwiVGFnIjoiQ2l0YXZpUGxhY2Vob2xkZXIjNTMwZTZmOGQtZGRkMy00ZTAyLWE2YzMtMTdmZDNmNTE1MTBlIiwiVGV4dCI6IigxLDIpIiwiV0FJVmVyc2lvbiI6IjYuMTQuMC4wIn0=}</w:instrText>
          </w:r>
          <w:r>
            <w:rPr>
              <w:sz w:val="24"/>
              <w:szCs w:val="24"/>
              <w:lang w:val="en-US"/>
            </w:rPr>
            <w:fldChar w:fldCharType="separate"/>
          </w:r>
          <w:r>
            <w:rPr>
              <w:sz w:val="24"/>
              <w:szCs w:val="24"/>
              <w:lang w:val="en-US"/>
            </w:rPr>
            <w:t>(1,2)</w:t>
          </w:r>
          <w:r>
            <w:rPr>
              <w:sz w:val="24"/>
              <w:szCs w:val="24"/>
              <w:lang w:val="en-US"/>
            </w:rPr>
            <w:fldChar w:fldCharType="end"/>
          </w:r>
        </w:sdtContent>
      </w:sdt>
      <w:r>
        <w:rPr>
          <w:sz w:val="24"/>
          <w:szCs w:val="24"/>
          <w:lang w:val="en-US"/>
        </w:rPr>
        <w:t xml:space="preserve">. </w:t>
      </w:r>
    </w:p>
    <w:p>
      <w:pPr>
        <w:ind w:left="567"/>
        <w:jc w:val="both"/>
        <w:rPr>
          <w:sz w:val="24"/>
          <w:szCs w:val="24"/>
          <w:lang w:val="en-US"/>
        </w:rPr>
      </w:pPr>
      <w:r>
        <w:rPr>
          <w:sz w:val="24"/>
          <w:szCs w:val="24"/>
          <w:lang w:val="en-US"/>
        </w:rPr>
        <w:t xml:space="preserve">In the gastrointestinal tract, metformin is thought to increase glucose uptake and metabolism by colonic enterocytes </w:t>
      </w:r>
      <w:sdt>
        <w:sdtPr>
          <w:rPr>
            <w:sz w:val="24"/>
            <w:szCs w:val="24"/>
            <w:lang w:val="en-US"/>
          </w:rPr>
          <w:alias w:val="To edit, see citavi.com/edit"/>
          <w:tag w:val="CitaviPlaceholder#526f03f7-7393-4406-b7c2-bbc1aa97b551"/>
          <w:id w:val="1958761534"/>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TI4NDM4LWM2ODItNGQ2Ni05OTkxLTYyNTkyNjlmZjQwOS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DgtMjRUMTA6NTk6NTA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zUyNmYwM2Y3LTczOTMtNDQwNi1iN2MyLWJiYzFhYTk3YjU1MSIsIlRleHQiOiIoMSkiLCJXQUlWZXJzaW9uIjoiNi4xNC4wLjAifQ==}</w:instrText>
          </w:r>
          <w:r>
            <w:rPr>
              <w:sz w:val="24"/>
              <w:szCs w:val="24"/>
              <w:lang w:val="en-US"/>
            </w:rPr>
            <w:fldChar w:fldCharType="separate"/>
          </w:r>
          <w:r>
            <w:rPr>
              <w:sz w:val="24"/>
              <w:szCs w:val="24"/>
              <w:lang w:val="en-US"/>
            </w:rPr>
            <w:t>(1)</w:t>
          </w:r>
          <w:r>
            <w:rPr>
              <w:sz w:val="24"/>
              <w:szCs w:val="24"/>
              <w:lang w:val="en-US"/>
            </w:rPr>
            <w:fldChar w:fldCharType="end"/>
          </w:r>
        </w:sdtContent>
      </w:sdt>
      <w:r>
        <w:rPr>
          <w:sz w:val="24"/>
          <w:szCs w:val="24"/>
          <w:lang w:val="en-US"/>
        </w:rPr>
        <w:t xml:space="preserve">. Moreover, increased GLP-1 receptor secretion has been reported in response to metformin. Activation of the GLP-1 receptor results in increased insulin release </w:t>
      </w:r>
      <w:sdt>
        <w:sdtPr>
          <w:rPr>
            <w:sz w:val="24"/>
            <w:szCs w:val="24"/>
            <w:lang w:val="en-US"/>
          </w:rPr>
          <w:alias w:val="To edit, see citavi.com/edit"/>
          <w:tag w:val="CitaviPlaceholder#e8213e16-20d4-41ef-911a-8ff8aaed2347"/>
          <w:id w:val="771741581"/>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2NkNTUyLTIwMjktNDIzMi05ZTBmLTg0ZTQ0NmFmODJkNy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DgtMjRUMTA6NTk6NTA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U4MjEzZTE2LTIwZDQtNDFlZi05MTFhLThmZjhhYWVkMjM0NyIsIlRleHQiOiIoMikiLCJXQUlWZXJzaW9uIjoiNi4xNC4wLjAifQ==}</w:instrText>
          </w:r>
          <w:r>
            <w:rPr>
              <w:sz w:val="24"/>
              <w:szCs w:val="24"/>
              <w:lang w:val="en-US"/>
            </w:rPr>
            <w:fldChar w:fldCharType="separate"/>
          </w:r>
          <w:r>
            <w:rPr>
              <w:sz w:val="24"/>
              <w:szCs w:val="24"/>
              <w:lang w:val="en-US"/>
            </w:rPr>
            <w:t>(2)</w:t>
          </w:r>
          <w:r>
            <w:rPr>
              <w:sz w:val="24"/>
              <w:szCs w:val="24"/>
              <w:lang w:val="en-US"/>
            </w:rPr>
            <w:fldChar w:fldCharType="end"/>
          </w:r>
        </w:sdtContent>
      </w:sdt>
      <w:r>
        <w:rPr>
          <w:sz w:val="24"/>
          <w:szCs w:val="24"/>
          <w:lang w:val="en-US"/>
        </w:rPr>
        <w:t xml:space="preserve">. Finally, metformin seems to be related to shifts in the composition of the gut microbiome, but it remains unclear if and how changes of the gut microbiome lead to glucose-lowering effects </w:t>
      </w:r>
      <w:sdt>
        <w:sdtPr>
          <w:rPr>
            <w:sz w:val="24"/>
            <w:szCs w:val="24"/>
            <w:lang w:val="en-US"/>
          </w:rPr>
          <w:alias w:val="To edit, see citavi.com/edit"/>
          <w:tag w:val="CitaviPlaceholder#99378a5b-173d-467f-9249-8e603d8cd663"/>
          <w:id w:val="664899547"/>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GZiNDhjLTc2ZTgtNDk3Ni1iYmE2LWVhYWViOWIxMzZiMy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DgtMjRUMTA6NTk6NTA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zk5Mzc4YTViLTE3M2QtNDY3Zi05MjQ5LThlNjAzZDhjZDY2MyIsIlRleHQiOiIoMikiLCJXQUlWZXJzaW9uIjoiNi4xNC4wLjAifQ==}</w:instrText>
          </w:r>
          <w:r>
            <w:rPr>
              <w:sz w:val="24"/>
              <w:szCs w:val="24"/>
              <w:lang w:val="en-US"/>
            </w:rPr>
            <w:fldChar w:fldCharType="separate"/>
          </w:r>
          <w:r>
            <w:rPr>
              <w:sz w:val="24"/>
              <w:szCs w:val="24"/>
              <w:lang w:val="en-US"/>
            </w:rPr>
            <w:t>(2)</w:t>
          </w:r>
          <w:r>
            <w:rPr>
              <w:sz w:val="24"/>
              <w:szCs w:val="24"/>
              <w:lang w:val="en-US"/>
            </w:rPr>
            <w:fldChar w:fldCharType="end"/>
          </w:r>
        </w:sdtContent>
      </w:sdt>
      <w:r>
        <w:rPr>
          <w:sz w:val="24"/>
          <w:szCs w:val="24"/>
          <w:lang w:val="en-US"/>
        </w:rPr>
        <w:t xml:space="preserve">. It is postulated that a healthier gut microbiome suppresses postprandial hyperglycemia and that levels of inflammatory cytokines are reduced </w:t>
      </w:r>
      <w:sdt>
        <w:sdtPr>
          <w:rPr>
            <w:sz w:val="24"/>
            <w:szCs w:val="24"/>
            <w:lang w:val="en-US"/>
          </w:rPr>
          <w:alias w:val="To edit, see citavi.com/edit"/>
          <w:tag w:val="CitaviPlaceholder#bdf357b7-ed2e-4830-9f1b-17ac50161cd2"/>
          <w:id w:val="-911159823"/>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MwNDhjLTE4MjAtNGJjYy1hZTg0LTIxNTE3OTRlYWY5OCIsIlJhbmdlTGVuZ3RoIjozLCJSZWZlcmVuY2VJZCI6ImJmNzFiN2YzLWJkZDMtNDEzZC05ZjgzLTYxMWMzOWQ2Yj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xMjUtMDE3LTQzNDIteiIsIlVyaVN0cmluZyI6Imh0dHBzOi8vZG9pLm9yZy8xMC4xMDA3L3MwMDEyNS0wMTctNDM0Mi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E6MjAiLCJNb2RpZmllZEJ5IjoiX0plbm55IiwiSWQiOiI3ZThkY2FhNi04NTFhLTRhNDItYjAxNS1mMTQ3NGUzYzllZDQiLCJNb2RpZmllZE9uIjoiMjAyMi0wOC0wOFQwODo0MToy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Nzc2MDg2IiwiVXJpU3RyaW5nIjoiaHR0cDovL3d3dy5uY2JpLm5sbS5uaWguZ292L3B1Ym1lZC8yODc3NjA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xOjIwIiwiTW9kaWZpZWRCeSI6Il9KZW5ueSIsIklkIjoiMDA1MTE2MDktNmM5Mi00ZmNmLWI2OGQtZjU4OWU5Yjk0ZWM1IiwiTW9kaWZpZWRPbiI6IjIwMjItMDgtMDhUMDg6NDE6Mj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UyODI4IiwiVXJpU3RyaW5nIjoiaHR0cHM6Ly93d3cubmNiaS5ubG0ubmloLmdvdi9wbWMvYXJ0aWNsZXMvUE1DNTU1Mjg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}</w:instrText>
          </w:r>
          <w:r>
            <w:rPr>
              <w:sz w:val="24"/>
              <w:szCs w:val="24"/>
              <w:lang w:val="en-US"/>
            </w:rPr>
            <w:fldChar w:fldCharType="separate"/>
          </w:r>
          <w:r>
            <w:rPr>
              <w:sz w:val="24"/>
              <w:szCs w:val="24"/>
              <w:lang w:val="en-US"/>
            </w:rPr>
            <w:t>(1)</w:t>
          </w:r>
          <w:r>
            <w:rPr>
              <w:sz w:val="24"/>
              <w:szCs w:val="24"/>
              <w:lang w:val="en-US"/>
            </w:rPr>
            <w:fldChar w:fldCharType="end"/>
          </w:r>
        </w:sdtContent>
      </w:sdt>
      <w:r>
        <w:rPr>
          <w:sz w:val="24"/>
          <w:szCs w:val="24"/>
          <w:lang w:val="en-US"/>
        </w:rPr>
        <w:t>.</w:t>
      </w:r>
    </w:p>
    <w:p>
      <w:pPr>
        <w:ind w:left="567"/>
        <w:jc w:val="both"/>
        <w:rPr>
          <w:sz w:val="24"/>
          <w:szCs w:val="24"/>
          <w:lang w:val="en-US"/>
        </w:rPr>
      </w:pPr>
      <w:r>
        <w:rPr>
          <w:sz w:val="24"/>
          <w:szCs w:val="24"/>
          <w:lang w:val="en-US"/>
        </w:rPr>
        <w:t xml:space="preserve">In skeletal muscles, metformin has been reported to increase insulin-stimulated uptake of glucose. Newer investigations, however, indicate that this effect is of a more secondary nature by the metformin-induced overall improvement of glycemic control and reversal of glucose toxicity </w:t>
      </w:r>
      <w:sdt>
        <w:sdtPr>
          <w:rPr>
            <w:sz w:val="24"/>
            <w:szCs w:val="24"/>
            <w:lang w:val="en-US"/>
          </w:rPr>
          <w:alias w:val="To edit, see citavi.com/edit"/>
          <w:tag w:val="CitaviPlaceholder#f1a1404e-ef8c-4ed1-be82-c2bc8a620f62"/>
          <w:id w:val="1370800517"/>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2Y2N2Q3LWViYmItNDAzMC05ZGM4LWIxYmNjOGRiM2Y3OCIsIlJhbmdlTGVuZ3RoIjozLCJSZWZlcmVuY2VJZCI6IjVkNWJhODJkLWY5MTEtNDg2Zi04MGIyLWI0NzcxOGVlND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hY2kiLCJMYXN0TmFtZSI6IkxhTW9pYSIsIk1pZGRsZU5hbWUiOiJFLiIsIlByb3RlY3RlZCI6ZmFsc2UsIlNleCI6MSwiQ3JlYXRlZEJ5IjoiX0plbm55IiwiQ3JlYXRlZE9uIjoiMjAyMi0wOC0wOFQwODo0NDo1NCIsIk1vZGlmaWVkQnkiOiJfSmVubnkiLCJJZCI6ImQ2MjkyOTFjLWU0NDYtNDkxOC1hMTMxLWJiYzM0NGZkNjEwZCIsIk1vZGlmaWVkT24iOiIyMDIyLTA4LTA4VDA4OjQ0OjU0IiwiUHJvamVjdCI6eyIkaWQiOiI4IiwiJHR5cGUiOiJTd2lzc0FjYWRlbWljLkNpdGF2aS5Qcm9qZWN0LCBTd2lzc0FjYWRlbWljLkNpdGF2aSJ9fSx7IiRpZCI6I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x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DgtMjRUMTA6NTk6NTAiLCJQcm9qZWN0Ijp7IiRyZWYiOiI4In19LCJVc2VOdW1iZXJpbmdUeXBlT2ZQYXJlbnREb2N1bWVudCI6ZmFsc2V9XSwiRm9ybWF0dGVkVGV4dCI6eyIkaWQiOiIyMCIsIkNvdW50IjoxLCJUZXh0VW5pdHMiOlt7IiRpZCI6IjIxIiwiRm9udFN0eWxlIjp7IiRpZCI6IjIyIiwiTmV1dHJhbCI6dHJ1ZX0sIlJlYWRpbmdPcmRlciI6MSwiVGV4dCI6IigyKSJ9XX0sIlRhZyI6IkNpdGF2aVBsYWNlaG9sZGVyI2YxYTE0MDRlLWVmOGMtNGVkMS1iZTgyLWMyYmM4YTYyMGY2MiIsIlRleHQiOiIoMikiLCJXQUlWZXJzaW9uIjoiNi4xNC4wLjAifQ==}</w:instrText>
          </w:r>
          <w:r>
            <w:rPr>
              <w:sz w:val="24"/>
              <w:szCs w:val="24"/>
              <w:lang w:val="en-US"/>
            </w:rPr>
            <w:fldChar w:fldCharType="separate"/>
          </w:r>
          <w:r>
            <w:rPr>
              <w:sz w:val="24"/>
              <w:szCs w:val="24"/>
              <w:lang w:val="en-US"/>
            </w:rPr>
            <w:t>(2)</w:t>
          </w:r>
          <w:r>
            <w:rPr>
              <w:sz w:val="24"/>
              <w:szCs w:val="24"/>
              <w:lang w:val="en-US"/>
            </w:rPr>
            <w:fldChar w:fldCharType="end"/>
          </w:r>
        </w:sdtContent>
      </w:sdt>
      <w:r>
        <w:rPr>
          <w:sz w:val="24"/>
          <w:szCs w:val="24"/>
          <w:lang w:val="en-US"/>
        </w:rPr>
        <w:t>.</w:t>
      </w:r>
    </w:p>
    <w:p>
      <w:pPr>
        <w:pStyle w:val="4"/>
        <w:ind w:left="567"/>
        <w:rPr>
          <w:b/>
          <w:bCs/>
          <w:lang w:val="en-US"/>
        </w:rPr>
      </w:pPr>
      <w:r>
        <w:rPr>
          <w:b/>
          <w:bCs/>
          <w:lang w:val="en-US"/>
        </w:rPr>
        <w:t>Metformin and AMD</w:t>
      </w:r>
    </w:p>
    <w:p>
      <w:pPr>
        <w:ind w:left="567"/>
        <w:jc w:val="both"/>
        <w:rPr>
          <w:sz w:val="24"/>
          <w:szCs w:val="24"/>
          <w:lang w:val="en-US"/>
        </w:rPr>
      </w:pPr>
      <w:r>
        <w:rPr>
          <w:sz w:val="24"/>
          <w:szCs w:val="24"/>
          <w:lang w:val="en-US"/>
        </w:rPr>
        <w:t>As described above, the pathophysiology of AMD primarily affects the interface of photoreceptors, RPE cells, the choroid and choriocapillaris. The association of metformin with AMD has been investigated in some preclinical trials, some retrospective trials and some systematic reviews and meta-analyses. We will summarize the results in the following sections.</w:t>
      </w:r>
    </w:p>
    <w:p>
      <w:pPr>
        <w:pStyle w:val="4"/>
        <w:ind w:left="567"/>
        <w:rPr>
          <w:b/>
          <w:bCs/>
          <w:lang w:val="en-US"/>
        </w:rPr>
      </w:pPr>
      <w:r>
        <w:rPr>
          <w:b/>
          <w:bCs/>
          <w:lang w:val="en-US"/>
        </w:rPr>
        <w:t>Effects of metformin in preclinical trials</w:t>
      </w:r>
    </w:p>
    <w:p>
      <w:pPr>
        <w:ind w:left="567"/>
        <w:jc w:val="both"/>
        <w:rPr>
          <w:sz w:val="24"/>
          <w:szCs w:val="24"/>
          <w:lang w:val="en-US"/>
        </w:rPr>
      </w:pPr>
      <w:r>
        <w:rPr>
          <w:sz w:val="24"/>
          <w:szCs w:val="24"/>
          <w:lang w:val="en-US"/>
        </w:rPr>
        <w:t xml:space="preserve">The group of Ying et al. investigated the effects of metformin in a mouse model of laser-induced exudative AMD as well as in the human umbilical vein endothelial cell (HUVEC) line </w:t>
      </w:r>
      <w:sdt>
        <w:sdtPr>
          <w:rPr>
            <w:sz w:val="24"/>
            <w:szCs w:val="24"/>
            <w:lang w:val="en-US"/>
          </w:rPr>
          <w:alias w:val="To edit, see citavi.com/edit"/>
          <w:tag w:val="CitaviPlaceholder#726a4245-312d-4a4b-8a47-1191a25805b8"/>
          <w:id w:val="-1377225226"/>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GY0YTJkLTkyNjYtNDU0Yi05ZWRmLTNlOTU1ZDZmNTIxOCIsIlJhbmdlTGVuZ3RoIjo0LCJSZWZlcmVuY2VJZCI6ImRjN2FiY2EyLTY1NjMtNGFjNS05ZjcyLTVlZTM0ZGNkMGI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ODYzMi9vbmNvdGFyZ2V0LjE1ODI1IiwiVXJpU3RyaW5nIjoiaHR0cHM6Ly9kb2kub3JnLzEwLjE4NjMyL29uY290YXJnZXQuMTU4Mj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VQwNzozNDo1NCIsIk1vZGlmaWVkQnkiOiJfSmVubnkiLCJJZCI6Ijk5OGQ1MjkyLWM5YmUtNDIzNS1hMDYxLTY5NDFjZjhhNWJmZSIsIk1vZGlmaWVkT24iOiIyMDIyLTA4LTE1VDA3OjM0OjU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g0MjcxODEiLCJVcmlTdHJpbmciOiJodHRwOi8vd3d3Lm5jYmkubmxtLm5paC5nb3YvcHVibWVkLzI4NDI3MTg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VUMDc6MzQ6NTQiLCJNb2RpZmllZEJ5IjoiX0plbm55IiwiSWQiOiJlZGEyYjNhOS0wNjExLTQ2ZTYtOTc5Zi0zZDFkYzg1MGY5YzIiLCJNb2RpZmllZE9uIjoiMjAyMi0wOC0xNVQwNzozNDo1N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U0NjQ4MjgiLCJVcmlTdHJpbmciOiJodHRwczovL3d3dy5uY2JpLm5sbS5uaWguZ292L3BtYy9hcnRpY2xlcy9QTUM1NDY0OD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}</w:instrText>
          </w:r>
          <w:r>
            <w:rPr>
              <w:sz w:val="24"/>
              <w:szCs w:val="24"/>
              <w:lang w:val="en-US"/>
            </w:rPr>
            <w:fldChar w:fldCharType="separate"/>
          </w:r>
          <w:r>
            <w:rPr>
              <w:sz w:val="24"/>
              <w:szCs w:val="24"/>
              <w:lang w:val="en-US"/>
            </w:rPr>
            <w:t>(28)</w:t>
          </w:r>
          <w:r>
            <w:rPr>
              <w:sz w:val="24"/>
              <w:szCs w:val="24"/>
              <w:lang w:val="en-US"/>
            </w:rPr>
            <w:fldChar w:fldCharType="end"/>
          </w:r>
        </w:sdtContent>
      </w:sdt>
      <w:r>
        <w:rPr>
          <w:sz w:val="24"/>
          <w:szCs w:val="24"/>
          <w:lang w:val="en-US"/>
        </w:rPr>
        <w:t xml:space="preserve">. Mice treated with metformin had significantly smaller CNV lesions with reduced vascular density than the control group. Their experiments with HUVEC cells showed that activin receptor-like kinase 1 (ALK1), a receptor which is essential for vascular development, remodeling and pathological angiogenesis, is inhibited by AMP-activated protein kinase (AMPK) and that metformin is a potent activator of AMPK </w:t>
      </w:r>
      <w:sdt>
        <w:sdtPr>
          <w:rPr>
            <w:sz w:val="24"/>
            <w:szCs w:val="24"/>
            <w:lang w:val="en-US"/>
          </w:rPr>
          <w:alias w:val="To edit, see citavi.com/edit"/>
          <w:tag w:val="CitaviPlaceholder#04c54eb7-6297-4a69-812f-810fdb65eb7e"/>
          <w:id w:val="-1838531498"/>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2M5Y2FkLTU2NmYtNDg5NS04MWY5LWYxMmQ5ZDNiOGI0MyIsIlJhbmdlTGVuZ3RoIjo0LCJSZWZlcmVuY2VJZCI6ImRjN2FiY2EyLTY1NjMtNGFjNS05ZjcyLTVlZTM0ZGNkMGI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ODYzMi9vbmNvdGFyZ2V0LjE1ODI1IiwiVXJpU3RyaW5nIjoiaHR0cHM6Ly9kb2kub3JnLzEwLjE4NjMyL29uY290YXJnZXQuMTU4Mj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NVQwNzozNDo1NCIsIk1vZGlmaWVkQnkiOiJfSmVubnkiLCJJZCI6Ijk5OGQ1MjkyLWM5YmUtNDIzNS1hMDYxLTY5NDFjZjhhNWJmZSIsIk1vZGlmaWVkT24iOiIyMDIyLTA4LTE1VDA3OjM0OjU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g0MjcxODEiLCJVcmlTdHJpbmciOiJodHRwOi8vd3d3Lm5jYmkubmxtLm5paC5nb3YvcHVibWVkLzI4NDI3MTg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VUMDc6MzQ6NTQiLCJNb2RpZmllZEJ5IjoiX0plbm55IiwiSWQiOiJlZGEyYjNhOS0wNjExLTQ2ZTYtOTc5Zi0zZDFkYzg1MGY5YzIiLCJNb2RpZmllZE9uIjoiMjAyMi0wOC0xNVQwNzozNDo1NC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lBNQzU0NjQ4MjgiLCJVcmlTdHJpbmciOiJodHRwczovL3d3dy5uY2JpLm5sbS5uaWguZ292L3BtYy9hcnRpY2xlcy9QTUM1NDY0OD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}</w:instrText>
          </w:r>
          <w:r>
            <w:rPr>
              <w:sz w:val="24"/>
              <w:szCs w:val="24"/>
              <w:lang w:val="en-US"/>
            </w:rPr>
            <w:fldChar w:fldCharType="separate"/>
          </w:r>
          <w:r>
            <w:rPr>
              <w:sz w:val="24"/>
              <w:szCs w:val="24"/>
              <w:lang w:val="en-US"/>
            </w:rPr>
            <w:t>(28)</w:t>
          </w:r>
          <w:r>
            <w:rPr>
              <w:sz w:val="24"/>
              <w:szCs w:val="24"/>
              <w:lang w:val="en-US"/>
            </w:rPr>
            <w:fldChar w:fldCharType="end"/>
          </w:r>
        </w:sdtContent>
      </w:sdt>
      <w:r>
        <w:rPr>
          <w:sz w:val="24"/>
          <w:szCs w:val="24"/>
          <w:lang w:val="en-US"/>
        </w:rPr>
        <w:t>.</w:t>
      </w:r>
    </w:p>
    <w:p>
      <w:pPr>
        <w:ind w:left="567"/>
        <w:jc w:val="both"/>
        <w:rPr>
          <w:sz w:val="24"/>
          <w:szCs w:val="24"/>
          <w:lang w:val="en-US"/>
        </w:rPr>
      </w:pPr>
      <w:r>
        <w:rPr>
          <w:sz w:val="24"/>
          <w:szCs w:val="24"/>
          <w:lang w:val="en-US"/>
        </w:rPr>
        <w:t xml:space="preserve">Qu et al. examined the effect of metformin on the human retinal pigment epithelium cell line ARPE-19. Cells were put under oxidative stress via glyoxal-induced cytotoxicity </w:t>
      </w:r>
      <w:sdt>
        <w:sdtPr>
          <w:rPr>
            <w:sz w:val="24"/>
            <w:szCs w:val="24"/>
            <w:lang w:val="en-US"/>
          </w:rPr>
          <w:alias w:val="To edit, see citavi.com/edit"/>
          <w:tag w:val="CitaviPlaceholder#307be867-4f3b-4a83-8afc-d7fdf7224a4d"/>
          <w:id w:val="-165482435"/>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dhMTI5LWQ2ZWEtNGRhNC04Mjg4LTA3YTgxYzMwNzAxOC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DgtMjRUMTA6NTk6NTAiLCJQcm9qZWN0Ijp7IiRyZWYiOiI4In19LCJVc2VOdW1iZXJpbmdUeXBlT2ZQYXJlbnREb2N1bWVudCI6ZmFsc2V9XSwiRm9ybWF0dGVkVGV4dCI6eyIkaWQiOiIyOSIsIkNvdW50IjoxLCJUZXh0VW5pdHMiOlt7IiRpZCI6IjMwIiwiRm9udFN0eWxlIjp7IiRpZCI6IjMxIiwiTmV1dHJhbCI6dHJ1ZX0sIlJlYWRpbmdPcmRlciI6MSwiVGV4dCI6IigyOSkifV19LCJUYWciOiJDaXRhdmlQbGFjZWhvbGRlciMzMDdiZTg2Ny00ZjNiLTRhODMtOGFmYy1kN2ZkZjcyMjRhNGQiLCJUZXh0IjoiKDI5KSIsIldBSVZlcnNpb24iOiI2LjE0LjAuMCJ9}</w:instrText>
          </w:r>
          <w:r>
            <w:rPr>
              <w:sz w:val="24"/>
              <w:szCs w:val="24"/>
              <w:lang w:val="en-US"/>
            </w:rPr>
            <w:fldChar w:fldCharType="separate"/>
          </w:r>
          <w:r>
            <w:rPr>
              <w:sz w:val="24"/>
              <w:szCs w:val="24"/>
              <w:lang w:val="en-US"/>
            </w:rPr>
            <w:t>(29)</w:t>
          </w:r>
          <w:r>
            <w:rPr>
              <w:sz w:val="24"/>
              <w:szCs w:val="24"/>
              <w:lang w:val="en-US"/>
            </w:rPr>
            <w:fldChar w:fldCharType="end"/>
          </w:r>
        </w:sdtContent>
      </w:sdt>
      <w:r>
        <w:rPr>
          <w:sz w:val="24"/>
          <w:szCs w:val="24"/>
          <w:lang w:val="en-US"/>
        </w:rPr>
        <w:t xml:space="preserve">. Metformin was able to protect ARPE-19 cells by inhibiting cell death, by reducing intracellular ROS production, by decreasing the apoptosis rate and by increasing intracellular NO levels, an important molecule for maintaining retinal homeostasis </w:t>
      </w:r>
      <w:sdt>
        <w:sdtPr>
          <w:rPr>
            <w:sz w:val="24"/>
            <w:szCs w:val="24"/>
            <w:lang w:val="en-US"/>
          </w:rPr>
          <w:alias w:val="To edit, see citavi.com/edit"/>
          <w:tag w:val="CitaviPlaceholder#3db663c5-0133-45a9-aef0-ffea68c30496"/>
          <w:id w:val="-1121072781"/>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jllM2RlLTE5MDktNGQxYS04YmJkLWNmMDllNjhhZDlkMi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DgtMjRUMTA6NTk6NTAiLCJQcm9qZWN0Ijp7IiRyZWYiOiI4In19LCJVc2VOdW1iZXJpbmdUeXBlT2ZQYXJlbnREb2N1bWVudCI6ZmFsc2V9XSwiRm9ybWF0dGVkVGV4dCI6eyIkaWQiOiIyOSIsIkNvdW50IjoxLCJUZXh0VW5pdHMiOlt7IiRpZCI6IjMwIiwiRm9udFN0eWxlIjp7IiRpZCI6IjMxIiwiTmV1dHJhbCI6dHJ1ZX0sIlJlYWRpbmdPcmRlciI6MSwiVGV4dCI6IigyOSkifV19LCJUYWciOiJDaXRhdmlQbGFjZWhvbGRlciMzZGI2NjNjNS0wMTMzLTQ1YTktYWVmMC1mZmVhNjhjMzA0OTYiLCJUZXh0IjoiKDI5KSIsIldBSVZlcnNpb24iOiI2LjE0LjAuMCJ9}</w:instrText>
          </w:r>
          <w:r>
            <w:rPr>
              <w:sz w:val="24"/>
              <w:szCs w:val="24"/>
              <w:lang w:val="en-US"/>
            </w:rPr>
            <w:fldChar w:fldCharType="separate"/>
          </w:r>
          <w:r>
            <w:rPr>
              <w:sz w:val="24"/>
              <w:szCs w:val="24"/>
              <w:lang w:val="en-US"/>
            </w:rPr>
            <w:t>(29)</w:t>
          </w:r>
          <w:r>
            <w:rPr>
              <w:sz w:val="24"/>
              <w:szCs w:val="24"/>
              <w:lang w:val="en-US"/>
            </w:rPr>
            <w:fldChar w:fldCharType="end"/>
          </w:r>
        </w:sdtContent>
      </w:sdt>
      <w:r>
        <w:rPr>
          <w:sz w:val="24"/>
          <w:szCs w:val="24"/>
          <w:lang w:val="en-US"/>
        </w:rPr>
        <w:t xml:space="preserve">. A subset of experiments confirmed that metformin influences antioxidant and autophagy pathways to exert its function </w:t>
      </w:r>
      <w:sdt>
        <w:sdtPr>
          <w:rPr>
            <w:sz w:val="24"/>
            <w:szCs w:val="24"/>
            <w:lang w:val="en-US"/>
          </w:rPr>
          <w:alias w:val="To edit, see citavi.com/edit"/>
          <w:tag w:val="CitaviPlaceholder#b49fc1ad-205e-44e4-b759-2f181026dd9c"/>
          <w:id w:val="457372727"/>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TBjZmU5LThhOTctNGY1Yy05NWM5LTU4MzZjMWFiNTM4YSIsIlJhbmdlTGVuZ3RoIjo0LCJSZWZlcmVuY2VJZCI6IjA0MzQ0NTQxLTNlM2EtNDU5NS1iZjlkLTg4ZTMwYTEzZjZ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cuMjAyMCIsIkRvaSI6IjEwLjExNTUvMjAyMC8xNzQwOTQ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TUvMjAyMC8xNzQwOTQzIiwiVXJpU3RyaW5nIjoiaHR0cHM6Ly9kb2kub3JnLzEwLjExNTUvMjAyMC8xNzQwOTQ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WRmN2FiMC02Yjc0LTRjMDItODgzNy1jN2VlMmE2NDAzMjU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k1MjUzIiwiVXJpU3RyaW5nIjoiaHR0cDovL3d3dy5uY2JpLm5sbS5uaWguZ292L3B1Ym1lZC8zMjY5NTI1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GUzODk0N2UtYjc2ZC00YjE3LWE4MjItNjhiNTAwNDM3MTQ2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zY4OTMzIiwiVXJpU3RyaW5nIjoiaHR0cHM6Ly93d3cubmNiaS5ubG0ubmloLmdvdi9wbWMvYXJ0aWNsZXMvUE1DNzM2ODkz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E4YWQyYjYtOTdlNC00NDA3LWE5YzYtZjBlOTU2MjFlNjExIiwiTW9kaWZpZWRPbiI6IjIwMjItMDctMThUMTA6MTM6MTQiLCJQcm9qZWN0Ijp7IiRyZWYiOiI4In19XSwiTnVtYmVyT2ZWb2x1bWVzIjoiMTc0MDk0My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}</w:instrText>
          </w:r>
          <w:r>
            <w:rPr>
              <w:sz w:val="24"/>
              <w:szCs w:val="24"/>
              <w:lang w:val="en-US"/>
            </w:rPr>
            <w:fldChar w:fldCharType="separate"/>
          </w:r>
          <w:r>
            <w:rPr>
              <w:sz w:val="24"/>
              <w:szCs w:val="24"/>
              <w:lang w:val="en-US"/>
            </w:rPr>
            <w:t>(29)</w:t>
          </w:r>
          <w:r>
            <w:rPr>
              <w:sz w:val="24"/>
              <w:szCs w:val="24"/>
              <w:lang w:val="en-US"/>
            </w:rPr>
            <w:fldChar w:fldCharType="end"/>
          </w:r>
        </w:sdtContent>
      </w:sdt>
      <w:r>
        <w:rPr>
          <w:sz w:val="24"/>
          <w:szCs w:val="24"/>
          <w:lang w:val="en-US"/>
        </w:rPr>
        <w:t xml:space="preserve">. Similar experiments have been performed by Zhao et al. using two different human pigment epithelium cell lines </w:t>
      </w:r>
      <w:sdt>
        <w:sdtPr>
          <w:rPr>
            <w:sz w:val="24"/>
            <w:szCs w:val="24"/>
            <w:lang w:val="en-US"/>
          </w:rPr>
          <w:alias w:val="To edit, see citavi.com/edit"/>
          <w:tag w:val="CitaviPlaceholder#14b3987c-e5c7-4141-b1b4-2bee811e2b7e"/>
          <w:id w:val="1093124560"/>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DFkMWVlLWIyMjgtNGFmZC05NjZlLTZhNWJhNDZjNjliMyIsIlJhbmdlTGVuZ3RoIjo0LCJSZWZlcmVuY2VJZCI6ImEwMDE1ZGUyLTAxOWYtNDQ4NC1iMWRkLWU2OGZlNTE5ZDB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aaGFvLCBMaXUgZXQgYWwgMjAyMCAtIFByb3RlY3RpdmUgRWZmZWN0IG9mIE1ldGZvcm1p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0LjA3LjIwMjAiLCJEb2kiOiIxMC4xMTU1LzIwMjAvMjUyNDE3N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3Mzk3NDM4IiwiVXJpU3RyaW5nIjoiaHR0cHM6Ly93d3cubmNiaS5ubG0ubmloLmdvdi9wbWMvYXJ0aWNsZXMvUE1DNzM5NzQz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NjJjZGY0YTktYjRiOS00ODkwLWFmNzAtOGQ1Zjc1Yjk0ODc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U1LzIwMjAvMjUyNDE3NCIsIlVyaVN0cmluZyI6Imh0dHBzOi8vZG9pLm9yZy8xMC4xMTU1LzIwMjAvMjUyNDE3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DY3MWQ3YmMtNzI1Ny00YzE2LTllMzktOGMzNDczN2E0MTJj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jc3NDY2NiIsIlVyaVN0cmluZyI6Imh0dHA6Ly93d3cubmNiaS5ubG0ubmloLmdvdi9wdWJtZWQvMzI3NzQ2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U0MzIyYWEyLTcwNWUtNDA2Mi1iOTY4LTVhMGMwMTBlNmEwNiIsIk1vZGlmaWVkT24iOiIyMDIyLTA3LTE4VDEwOjEzOjE0IiwiUHJvamVjdCI6eyIkcmVmIjoiOCJ9fV0sIk51bWJlck9mVm9sdW1lcyI6IjI1MjQxNzQi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}</w:instrText>
          </w:r>
          <w:r>
            <w:rPr>
              <w:sz w:val="24"/>
              <w:szCs w:val="24"/>
              <w:lang w:val="en-US"/>
            </w:rPr>
            <w:fldChar w:fldCharType="separate"/>
          </w:r>
          <w:r>
            <w:rPr>
              <w:sz w:val="24"/>
              <w:szCs w:val="24"/>
              <w:lang w:val="en-US"/>
            </w:rPr>
            <w:t>(30)</w:t>
          </w:r>
          <w:r>
            <w:rPr>
              <w:sz w:val="24"/>
              <w:szCs w:val="24"/>
              <w:lang w:val="en-US"/>
            </w:rPr>
            <w:fldChar w:fldCharType="end"/>
          </w:r>
        </w:sdtContent>
      </w:sdt>
      <w:r>
        <w:rPr>
          <w:sz w:val="24"/>
          <w:szCs w:val="24"/>
          <w:lang w:val="en-US"/>
        </w:rPr>
        <w:t>. Their experiments showed that H</w:t>
      </w:r>
      <w:r>
        <w:rPr>
          <w:sz w:val="24"/>
          <w:szCs w:val="24"/>
          <w:vertAlign w:val="subscript"/>
          <w:lang w:val="en-US"/>
        </w:rPr>
        <w:t>2</w:t>
      </w:r>
      <w:r>
        <w:rPr>
          <w:sz w:val="24"/>
          <w:szCs w:val="24"/>
          <w:lang w:val="en-US"/>
        </w:rPr>
        <w:t>O</w:t>
      </w:r>
      <w:r>
        <w:rPr>
          <w:sz w:val="24"/>
          <w:szCs w:val="24"/>
          <w:vertAlign w:val="subscript"/>
          <w:lang w:val="en-US"/>
        </w:rPr>
        <w:t>2</w:t>
      </w:r>
      <w:r>
        <w:rPr>
          <w:sz w:val="24"/>
          <w:szCs w:val="24"/>
          <w:lang w:val="en-US"/>
        </w:rPr>
        <w:t xml:space="preserve">-induced oxidative damage was attenuated by metformin. Metformin stimulated autophagy via the AMPK-pathway </w:t>
      </w:r>
      <w:sdt>
        <w:sdtPr>
          <w:rPr>
            <w:sz w:val="24"/>
            <w:szCs w:val="24"/>
            <w:lang w:val="en-US"/>
          </w:rPr>
          <w:alias w:val="To edit, see citavi.com/edit"/>
          <w:tag w:val="CitaviPlaceholder#9e500dc8-c2d0-45fd-8ee4-d55a7308229b"/>
          <w:id w:val="-1339226515"/>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GMyMWE4LTFkZTMtNGMzOC05ZjQzLTAzZTk1MWI2NTA0ZCIsIlJhbmdlTGVuZ3RoIjo0LCJSZWZlcmVuY2VJZCI6ImEwMDE1ZGUyLTAxOWYtNDQ4NC1iMWRkLWU2OGZlNTE5ZDB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aaGFvLCBMaXUgZXQgYWwgMjAyMCAtIFByb3RlY3RpdmUgRWZmZWN0IG9mIE1ldGZvcm1p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0LjA3LjIwMjAiLCJEb2kiOiIxMC4xMTU1LzIwMjAvMjUyNDE3N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3Mzk3NDM4IiwiVXJpU3RyaW5nIjoiaHR0cHM6Ly93d3cubmNiaS5ubG0ubmloLmdvdi9wbWMvYXJ0aWNsZXMvUE1DNzM5NzQz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NjJjZGY0YTktYjRiOS00ODkwLWFmNzAtOGQ1Zjc1Yjk0ODc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U1LzIwMjAvMjUyNDE3NCIsIlVyaVN0cmluZyI6Imh0dHBzOi8vZG9pLm9yZy8xMC4xMTU1LzIwMjAvMjUyNDE3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DY3MWQ3YmMtNzI1Ny00YzE2LTllMzktOGMzNDczN2E0MTJj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jc3NDY2NiIsIlVyaVN0cmluZyI6Imh0dHA6Ly93d3cubmNiaS5ubG0ubmloLmdvdi9wdWJtZWQvMzI3NzQ2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U0MzIyYWEyLTcwNWUtNDA2Mi1iOTY4LTVhMGMwMTBlNmEwNiIsIk1vZGlmaWVkT24iOiIyMDIyLTA3LTE4VDEwOjEzOjE0IiwiUHJvamVjdCI6eyIkcmVmIjoiOCJ9fV0sIk51bWJlck9mVm9sdW1lcyI6IjI1MjQxNzQi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}</w:instrText>
          </w:r>
          <w:r>
            <w:rPr>
              <w:sz w:val="24"/>
              <w:szCs w:val="24"/>
              <w:lang w:val="en-US"/>
            </w:rPr>
            <w:fldChar w:fldCharType="separate"/>
          </w:r>
          <w:r>
            <w:rPr>
              <w:sz w:val="24"/>
              <w:szCs w:val="24"/>
              <w:lang w:val="en-US"/>
            </w:rPr>
            <w:t>(30)</w:t>
          </w:r>
          <w:r>
            <w:rPr>
              <w:sz w:val="24"/>
              <w:szCs w:val="24"/>
              <w:lang w:val="en-US"/>
            </w:rPr>
            <w:fldChar w:fldCharType="end"/>
          </w:r>
        </w:sdtContent>
      </w:sdt>
      <w:r>
        <w:rPr>
          <w:sz w:val="24"/>
          <w:szCs w:val="24"/>
          <w:lang w:val="en-US"/>
        </w:rPr>
        <w:t xml:space="preserve">.  </w:t>
      </w:r>
    </w:p>
    <w:p>
      <w:pPr>
        <w:ind w:left="567"/>
        <w:jc w:val="both"/>
        <w:rPr>
          <w:sz w:val="24"/>
          <w:szCs w:val="24"/>
          <w:lang w:val="en-US"/>
        </w:rPr>
      </w:pPr>
      <w:r>
        <w:rPr>
          <w:sz w:val="24"/>
          <w:szCs w:val="24"/>
          <w:lang w:val="en-US"/>
        </w:rPr>
        <w:t xml:space="preserve">The </w:t>
      </w:r>
      <w:r>
        <w:rPr>
          <w:i/>
          <w:iCs/>
          <w:sz w:val="24"/>
          <w:szCs w:val="24"/>
          <w:lang w:val="en-US"/>
        </w:rPr>
        <w:t>in-vivo</w:t>
      </w:r>
      <w:r>
        <w:rPr>
          <w:sz w:val="24"/>
          <w:szCs w:val="24"/>
          <w:lang w:val="en-US"/>
        </w:rPr>
        <w:t xml:space="preserve"> experiments performed by Xu et al. using different mouse models for retinal and photoreceptor degeneration corroborate the results of the above described </w:t>
      </w:r>
      <w:r>
        <w:rPr>
          <w:i/>
          <w:iCs/>
          <w:sz w:val="24"/>
          <w:szCs w:val="24"/>
          <w:lang w:val="en-US"/>
        </w:rPr>
        <w:t>in-vitro</w:t>
      </w:r>
      <w:r>
        <w:rPr>
          <w:sz w:val="24"/>
          <w:szCs w:val="24"/>
          <w:lang w:val="en-US"/>
        </w:rPr>
        <w:t xml:space="preserve"> experiments </w:t>
      </w:r>
      <w:sdt>
        <w:sdtPr>
          <w:rPr>
            <w:sz w:val="24"/>
            <w:szCs w:val="24"/>
            <w:lang w:val="en-US"/>
          </w:rPr>
          <w:alias w:val="To edit, see citavi.com/edit"/>
          <w:tag w:val="CitaviPlaceholder#807316fe-a9c7-4241-a7a7-3e2caf98f4ca"/>
          <w:id w:val="1902480281"/>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mZmMDMwLThlZjYtNDUyMS1iYTNmLTk1YzNmZTExY2ZjZSIsIlJhbmdlTGVuZ3RoIjo0LCJSZWZlcmVuY2VJZCI6ImEzOTJkMTEyLTVkMzgtNDJkNi1hOTM4LTI1YWZjYzM3Mjc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RhdGUyIjoiMjQuMDkuMjAxOCIsIkRvaSI6IjEwLjEwNzMvcG5hcy4xODAyNzI0MTE1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NzMvcG5hcy4xODAyNzI0MTE1IiwiVXJpU3RyaW5nIjoiaHR0cHM6Ly9kb2kub3JnLzEwLjEwNzMvcG5hcy4xODAyNzI0MT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VUMDc6Mzk6MDIiLCJNb2RpZmllZEJ5IjoiX0plbm55IiwiSWQiOiIwNjdkYjc4Yy03OGRjLTQyMWItYjNjNS1mY2VlM2MxNTQ1Y2EiLCJNb2RpZmllZE9uIjoiMjAyMi0wOC0xNVQwNzozO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YxODcxODIiLCJVcmlTdHJpbmciOiJodHRwczovL3d3dy5uY2JpLm5sbS5uaWguZ292L3BtYy9hcnRpY2xlcy9QTUM2MTg3MTg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k6MDIiLCJNb2RpZmllZEJ5IjoiX0plbm55IiwiSWQiOiI2ZDY2YjJjYS02NWQ5LTQ3YjQtYTVjYi1lODUzYWRhNWQyZTciLCJNb2RpZmllZE9uIjoiMjAyMi0wOC0xNVQwNzozOTow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wMjQ5NjQzIiwiVXJpU3RyaW5nIjoiaHR0cDovL3d3dy5uY2JpLm5sbS5uaWguZ292L3B1Ym1lZC8zMDI0OT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}</w:instrText>
          </w:r>
          <w:r>
            <w:rPr>
              <w:sz w:val="24"/>
              <w:szCs w:val="24"/>
              <w:lang w:val="en-US"/>
            </w:rPr>
            <w:fldChar w:fldCharType="separate"/>
          </w:r>
          <w:r>
            <w:rPr>
              <w:sz w:val="24"/>
              <w:szCs w:val="24"/>
              <w:lang w:val="en-US"/>
            </w:rPr>
            <w:t>(31)</w:t>
          </w:r>
          <w:r>
            <w:rPr>
              <w:sz w:val="24"/>
              <w:szCs w:val="24"/>
              <w:lang w:val="en-US"/>
            </w:rPr>
            <w:fldChar w:fldCharType="end"/>
          </w:r>
        </w:sdtContent>
      </w:sdt>
      <w:r>
        <w:rPr>
          <w:sz w:val="24"/>
          <w:szCs w:val="24"/>
          <w:lang w:val="en-US"/>
        </w:rPr>
        <w:t xml:space="preserve">. Xu et al. showed that metformin was able to protect the retina from degenerative oxidative stress-induced damage. The results indicate that metformin activates AMPK as the underlying mechanism of action </w:t>
      </w:r>
      <w:sdt>
        <w:sdtPr>
          <w:rPr>
            <w:sz w:val="24"/>
            <w:szCs w:val="24"/>
            <w:lang w:val="en-US"/>
          </w:rPr>
          <w:alias w:val="To edit, see citavi.com/edit"/>
          <w:tag w:val="CitaviPlaceholder#5f9192e8-b9b7-4ed9-87de-d9b5cf00ad7e"/>
          <w:id w:val="-1222437058"/>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zNlZGFlLTcwZTItNGRmMy04NzAxLWM3NzFhYWJiMTgzNSIsIlJhbmdlTGVuZ3RoIjo0LCJSZWZlcmVuY2VJZCI6ImEzOTJkMTEyLTVkMzgtNDJkNi1hOTM4LTI1YWZjYzM3Mjc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RhdGUyIjoiMjQuMDkuMjAxOCIsIkRvaSI6IjEwLjEwNzMvcG5hcy4xODAyNzI0MTE1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NzMvcG5hcy4xODAyNzI0MTE1IiwiVXJpU3RyaW5nIjoiaHR0cHM6Ly9kb2kub3JnLzEwLjEwNzMvcG5hcy4xODAyNzI0MT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VUMDc6Mzk6MDIiLCJNb2RpZmllZEJ5IjoiX0plbm55IiwiSWQiOiIwNjdkYjc4Yy03OGRjLTQyMWItYjNjNS1mY2VlM2MxNTQ1Y2EiLCJNb2RpZmllZE9uIjoiMjAyMi0wOC0xNVQwNzozO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YxODcxODIiLCJVcmlTdHJpbmciOiJodHRwczovL3d3dy5uY2JpLm5sbS5uaWguZ292L3BtYy9hcnRpY2xlcy9QTUM2MTg3MTg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VUMDc6Mzk6MDIiLCJNb2RpZmllZEJ5IjoiX0plbm55IiwiSWQiOiI2ZDY2YjJjYS02NWQ5LTQ3YjQtYTVjYi1lODUzYWRhNWQyZTciLCJNb2RpZmllZE9uIjoiMjAyMi0wOC0xNVQwNzozOTow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wMjQ5NjQzIiwiVXJpU3RyaW5nIjoiaHR0cDovL3d3dy5uY2JpLm5sbS5uaWguZ292L3B1Ym1lZC8zMDI0OT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}</w:instrText>
          </w:r>
          <w:r>
            <w:rPr>
              <w:sz w:val="24"/>
              <w:szCs w:val="24"/>
              <w:lang w:val="en-US"/>
            </w:rPr>
            <w:fldChar w:fldCharType="separate"/>
          </w:r>
          <w:r>
            <w:rPr>
              <w:sz w:val="24"/>
              <w:szCs w:val="24"/>
              <w:lang w:val="en-US"/>
            </w:rPr>
            <w:t>(31)</w:t>
          </w:r>
          <w:r>
            <w:rPr>
              <w:sz w:val="24"/>
              <w:szCs w:val="24"/>
              <w:lang w:val="en-US"/>
            </w:rPr>
            <w:fldChar w:fldCharType="end"/>
          </w:r>
        </w:sdtContent>
      </w:sdt>
      <w:r>
        <w:rPr>
          <w:sz w:val="24"/>
          <w:szCs w:val="24"/>
          <w:lang w:val="en-US"/>
        </w:rPr>
        <w:t xml:space="preserve">. </w:t>
      </w:r>
    </w:p>
    <w:p>
      <w:pPr>
        <w:ind w:left="567"/>
        <w:jc w:val="both"/>
        <w:rPr>
          <w:sz w:val="24"/>
          <w:szCs w:val="24"/>
          <w:lang w:val="en-US"/>
        </w:rPr>
      </w:pPr>
      <w:r>
        <w:rPr>
          <w:sz w:val="24"/>
          <w:szCs w:val="24"/>
          <w:lang w:val="en-US"/>
        </w:rPr>
        <w:t xml:space="preserve">The group of Han et al. elucidated the anti-angiogenic and anti-inflammatory effects of metformin in a set of </w:t>
      </w:r>
      <w:r>
        <w:rPr>
          <w:i/>
          <w:iCs/>
          <w:sz w:val="24"/>
          <w:szCs w:val="24"/>
          <w:lang w:val="en-US"/>
        </w:rPr>
        <w:t>in-vitro</w:t>
      </w:r>
      <w:r>
        <w:rPr>
          <w:sz w:val="24"/>
          <w:szCs w:val="24"/>
          <w:lang w:val="en-US"/>
        </w:rPr>
        <w:t xml:space="preserve"> and </w:t>
      </w:r>
      <w:r>
        <w:rPr>
          <w:i/>
          <w:iCs/>
          <w:sz w:val="24"/>
          <w:szCs w:val="24"/>
          <w:lang w:val="en-US"/>
        </w:rPr>
        <w:t>in-vivo</w:t>
      </w:r>
      <w:r>
        <w:rPr>
          <w:sz w:val="24"/>
          <w:szCs w:val="24"/>
          <w:lang w:val="en-US"/>
        </w:rPr>
        <w:t xml:space="preserve"> experiments </w:t>
      </w:r>
      <w:sdt>
        <w:sdtPr>
          <w:rPr>
            <w:sz w:val="24"/>
            <w:szCs w:val="24"/>
            <w:lang w:val="en-US"/>
          </w:rPr>
          <w:alias w:val="To edit, see citavi.com/edit"/>
          <w:tag w:val="CitaviPlaceholder#d644b0c3-32ec-4340-b9e1-a5210bcd2a0d"/>
          <w:id w:val="-1354874466"/>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WVjYTAwLWU4NGUtNGE4YS04ZDk1LWZiYTk5YTkzOGNmNi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wOC0yNFQxMDo1OTo1MCIsIlByb2plY3QiOnsiJHJlZiI6IjgifX0sIlVzZU51bWJlcmluZ1R5cGVPZlBhcmVudERvY3VtZW50IjpmYWxzZX1dLCJGb3JtYXR0ZWRUZXh0Ijp7IiRpZCI6IjI5IiwiQ291bnQiOjEsIlRleHRVbml0cyI6W3siJGlkIjoiMzAiLCJGb250U3R5bGUiOnsiJGlkIjoiMzEiLCJOZXV0cmFsIjp0cnVlfSwiUmVhZGluZ09yZGVyIjoxLCJUZXh0IjoiKDMyKSJ9XX0sIlRhZyI6IkNpdGF2aVBsYWNlaG9sZGVyI2Q2NDRiMGMzLTMyZWMtNDM0MC1iOWUxLWE1MjEwYmNkMmEwZCIsIlRleHQiOiIoMzIpIiwiV0FJVmVyc2lvbiI6IjYuMTQuMC4wIn0=}</w:instrText>
          </w:r>
          <w:r>
            <w:rPr>
              <w:sz w:val="24"/>
              <w:szCs w:val="24"/>
              <w:lang w:val="en-US"/>
            </w:rPr>
            <w:fldChar w:fldCharType="separate"/>
          </w:r>
          <w:r>
            <w:rPr>
              <w:sz w:val="24"/>
              <w:szCs w:val="24"/>
              <w:lang w:val="en-US"/>
            </w:rPr>
            <w:t>(32)</w:t>
          </w:r>
          <w:r>
            <w:rPr>
              <w:sz w:val="24"/>
              <w:szCs w:val="24"/>
              <w:lang w:val="en-US"/>
            </w:rPr>
            <w:fldChar w:fldCharType="end"/>
          </w:r>
        </w:sdtContent>
      </w:sdt>
      <w:r>
        <w:rPr>
          <w:sz w:val="24"/>
          <w:szCs w:val="24"/>
          <w:lang w:val="en-US"/>
        </w:rPr>
        <w:t xml:space="preserve">. They found that metformin had significant anti-angiogenic effects by inhibiting proliferation, migration and tube formation of human retinal vascular endothelial cells. In addition, metformin had potent anti-inflammatory effects by suppressing several inflammatory cytokines through both AMPK-dependent and AMPK-independent pathways </w:t>
      </w:r>
      <w:sdt>
        <w:sdtPr>
          <w:rPr>
            <w:sz w:val="24"/>
            <w:szCs w:val="24"/>
            <w:lang w:val="en-US"/>
          </w:rPr>
          <w:alias w:val="To edit, see citavi.com/edit"/>
          <w:tag w:val="CitaviPlaceholder#ab3adf59-cc5d-4ff8-84ae-67a774e5e66a"/>
          <w:id w:val="-91398269"/>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2UzN2E3LWIzZTYtNGM3ZS05OGM5LTMwNTUyMmJlOTQ2NSIsIlJhbmdlTGVuZ3RoIjo0LCJSZWZlcmVuY2VJZCI6IjIwZDRmMzIwLTdmNjktNGEyZS04Nzc0LTEwMGZkMDdhOD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MuMjAxOCIsIkRvaSI6IjEwLjEzNzEvam91cm5hbC5wb25lLjAxOTMwMzE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1MTM3NjAiLCJVcmlTdHJpbmciOiJodHRwOi8vd3d3Lm5jYmkubmxtLm5paC5nb3YvcHVibWVkLzI5NTEzNzY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jBUMDg6NDk6MDciLCJNb2RpZmllZEJ5IjoiX0plbm55IiwiSWQiOiJlNDA5MzRmOC03NTdiLTQ3YWItYmMzOC00ODViNDM4MDUzOTciLCJNb2RpZmllZE9uIjoiMjAyMi0wNy0yMFQwODo0OTow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U4NDE3MzkiLCJVcmlTdHJpbmciOiJodHRwczovL3d3dy5uY2JpLm5sbS5uaWguZ292L3BtYy9hcnRpY2xlcy9QTUM1ODQxNzM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jBUMDg6NDk6MDciLCJNb2RpZmllZEJ5IjoiX0plbm55IiwiSWQiOiJlNmNmMGRmNy1jODRmLTRlNDYtYjU0OC0zN2RiMTJlNWE0YjIiLCJNb2RpZmllZE9uIjoiMjAyMi0wNy0yMFQwODo0OTowN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zNzEvam91cm5hbC5wb25lLjAxOTMwMzEiLCJVcmlTdHJpbmciOiJodHRwczovL2RvaS5vcmcvMTAuMTM3MS9qb3VybmFsLnBvbmUuMDE5MzAz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A4OjQ5OjA3IiwiTW9kaWZpZWRCeSI6Il9KZW5ueSIsIklkIjoiZTQ4YjMwNzctNTBiNy00Yjk1LTg3ZTMtZmY1MTUyZTJkOTQ1IiwiTW9kaWZpZWRPbiI6IjIwMjItMDctMjBUMDg6NDk6MDciLCJQcm9qZWN0Ijp7IiRyZWYiOiI4In19XSwiTnVtYmVyIjoiMyIsIk9yZ2FuaXphdGlvbnMiOltdLCJPdGhlcnNJbnZvbHZlZCI6W10sIlBhZ2VSYW5nZSI6IjxzcD5cclxuICA8bnM+T21pdDwvbnM+XHJcbiAgPG9zPmUwMTkzMDMxPC9vcz5cclxuICA8cHM+ZTAxOTMwMzE8L3BzPlxyXG48L3NwPlxyXG48b3M+ZTAxOTMwMzE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}</w:instrText>
          </w:r>
          <w:r>
            <w:rPr>
              <w:sz w:val="24"/>
              <w:szCs w:val="24"/>
              <w:lang w:val="en-US"/>
            </w:rPr>
            <w:fldChar w:fldCharType="separate"/>
          </w:r>
          <w:r>
            <w:rPr>
              <w:sz w:val="24"/>
              <w:szCs w:val="24"/>
              <w:lang w:val="en-US"/>
            </w:rPr>
            <w:t>(32)</w:t>
          </w:r>
          <w:r>
            <w:rPr>
              <w:sz w:val="24"/>
              <w:szCs w:val="24"/>
              <w:lang w:val="en-US"/>
            </w:rPr>
            <w:fldChar w:fldCharType="end"/>
          </w:r>
        </w:sdtContent>
      </w:sdt>
      <w:r>
        <w:rPr>
          <w:sz w:val="24"/>
          <w:szCs w:val="24"/>
          <w:lang w:val="en-US"/>
        </w:rPr>
        <w:t>.</w:t>
      </w:r>
    </w:p>
    <w:p>
      <w:pPr>
        <w:pStyle w:val="4"/>
        <w:ind w:left="567"/>
        <w:rPr>
          <w:b/>
          <w:bCs/>
          <w:lang w:val="en-US"/>
        </w:rPr>
      </w:pPr>
      <w:r>
        <w:rPr>
          <w:b/>
          <w:bCs/>
          <w:lang w:val="en-US"/>
        </w:rPr>
        <w:t>Effects of metformin use on AMD in retrospective clinical trials</w:t>
      </w:r>
    </w:p>
    <w:p>
      <w:pPr>
        <w:ind w:left="567"/>
        <w:jc w:val="both"/>
        <w:rPr>
          <w:sz w:val="24"/>
          <w:szCs w:val="24"/>
          <w:lang w:val="en-US"/>
        </w:rPr>
      </w:pPr>
      <w:r>
        <w:rPr>
          <w:sz w:val="24"/>
          <w:szCs w:val="24"/>
          <w:lang w:val="en-US"/>
        </w:rPr>
        <w:t xml:space="preserve">Several retrospective studies have analyzed the association of metformin use with AMD. Five studies exclusively determined the association of metformin use and the risk of developing AMD in diabetic patients </w:t>
      </w:r>
      <w:sdt>
        <w:sdtPr>
          <w:rPr>
            <w:sz w:val="24"/>
            <w:szCs w:val="24"/>
            <w:lang w:val="en-US"/>
          </w:rPr>
          <w:alias w:val="To edit, see citavi.com/edit"/>
          <w:tag w:val="CitaviPlaceholder#6d0fc65b-dda1-4d0f-aa1e-c4fb34479e7c"/>
          <w:id w:val="-1557851215"/>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GY5NGQ5LTg5MTUtNDc4OC1iMjZhLWFkMzQ1ZDc3OGE3ZiIsIlJhbmdlTGVuZ3RoIjoz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DgtMjRUMTA6NTk6NTAiLCJQcm9qZWN0Ijp7IiRyZWYiOiI4In19LCJVc2VOdW1iZXJpbmdUeXBlT2ZQYXJlbnREb2N1bWVudCI6ZmFsc2V9LHsiJGlkIjoiMjYiLCIkdHlwZSI6IlN3aXNzQWNhZGVtaWMuQ2l0YXZpLkNpdGF0aW9ucy5Xb3JkUGxhY2Vob2xkZXJFbnRyeSwgU3dpc3NBY2FkZW1pYy5DaXRhdmkiLCJJZCI6ImQ4NzQ3ZmM3LTgxOTMtNDYxYS1iMjdkLWQ0YTQ3NGU4Y2E5OCIsIlJhbmdlU3RhcnQiOjMsIlJlZmVyZW5jZUlkIjoiMDNjZTYwOGEtZDU1Zi00MDllLWI2ZTctYWM3N2IxY2QwYjQ0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TM2L2Jqb3BodGhhbG1vbC0yMDIxLTMxOTY0MSIsIlVyaVN0cmluZyI6Imh0dHBzOi8vZG9pLm9yZy8xMC4xMTM2L2Jqb3BodGhhbG1vbC0yMDIxLTMxOTY0M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WE4OTI5ZmQtZGQwYi00NzdiLTg0OGEtYjkxN2NmZGY4NmJkIiwiTW9kaWZpZWRPbiI6IjIwMjItMDctMThUMTA6MTM6MTQ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NTExNTMwMSIsIlVyaVN0cmluZyI6Imh0dHA6Ly93d3cubmNiaS5ubG0ubmloLmdvdi9wdWJtZWQvMzUxMTUzMDE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3ZjBkMzZiLTc4MDMtNDQyOS05MzhjLTM3OTlhNTIxMjdmYSIsIk1vZGlmaWVkT24iOiIyMDIyLTA3LTE4VDEwOjEzOjE0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0Ny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A0LjIwMjIiLCJEb2kiOiIxMC4xMTM2L2Jtam9wZW4tMjAyMS0wNTQ0MjAiLCJFZGl0b3JzIjpbXSwiRXZhbHVhdGlvbkNvbXBsZXhpdHkiOjAsIkV2YWx1YXRpb25Tb3VyY2VUZXh0Rm9ybWF0IjowLCJHcm91cHMiOltdLCJIYXNMYWJlbDEiOmZhbHNlLCJIYXNMYWJlbDIiOmZhbHNlLCJLZXl3b3JkcyI6W10sIkxhbmd1YWdlIjoiZW5nIiwiTGFuZ3VhZ2VDb2RlIjoiZW4i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EzNi9ibWpvcGVuLTIwMjEtMDU0NDIwIiwiVXJpU3RyaW5nIjoiaHR0cHM6Ly9kb2kub3JnLzEwLjExMzYvYm1qb3Blbi0yMDIxLTA1NDQyMC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DFlMWExMTYtZmFlYS00NjQ5LWFmNjAtOGYzZGI4MzA2ODMzIiwiTW9kaWZpZWRPbiI6IjIwMjItMDctMThUMTA6MTM6MTQiLCJQcm9qZWN0Ijp7IiRyZWYiOiI4In19LHsiJGlkIjoiNzAiLCIkdHlwZSI6IlN3aXNzQWNhZGVtaWMuQ2l0YXZpLkxvY2F0aW9uLCBTd2lzc0FjYWRlbWljLkNpdGF2aSIsIkFkZHJlc3MiOnsiJGlkIjoiNzEiLCIkdHlwZSI6IlN3aXNzQWNhZGVtaWMuQ2l0YXZpLkxpbmtlZFJlc291cmNlLCBTd2lzc0FjYWRlbWljLkNpdGF2aSIsIkxpbmtlZFJlc291cmNlVHlwZSI6NSwiT3JpZ2luYWxTdHJpbmciOiIzNTQ3Mzc0NyIsIlVyaVN0cmluZyI6Imh0dHA6Ly93d3cubmNiaS5ubG0ubmloLmdvdi9wdWJtZWQvMzU0NzM3NDc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y4wNi4yMDIwIiwiRG9pIjoiMTAuMTAxNi9qLm9yZXQuMjAyMC4wNi4wMDMiLCJFZGl0b3JzIjpbXSwiRXZhbHVhdGlvbkNvbXBsZXhpdHkiOjAsIkV2YWx1YXRpb25Tb3VyY2VUZXh0Rm9ybWF0IjowLCJHcm91cHMiOltdLCJIYXNMYWJlbDEiOmZhbHNlLCJIYXNMYWJlbDIiOmZhbHNlLCJLZXl3b3JkcyI6W10sIkxhbmd1YWdlIjoiZW5nIiwiTGFuZ3VhZ2VDb2RlIjoiZW4i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UE1DNzYwOTQ2NSIsIlVyaVN0cmluZyI6Imh0dHBzOi8vd3d3Lm5jYmkubmxtLm5paC5nb3YvcG1jL2FydGljbGVzL1BNQzc2MDk0NjUiLCJMaW5rZWRSZXNvdXJjZVN0YXR1cyI6OCwiUHJvcGVydGllcyI6eyIkaWQiOiI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xLjEwLjIwMTkiLCJEb2kiOiIxMC4xMTU1LzIwMTkvMTY0OTE1NiIsIkVkaXRvcnMiOltdLCJFdmFsdWF0aW9uQ29tcGxleGl0eSI6MCwiRXZhbHVhdGlvblNvdXJjZVRleHRGb3JtYXQiOjAsIkdyb3VwcyI6W10sIkhhc0xhYmVsMSI6ZmFsc2UsIkhhc0xhYmVsMiI6ZmFsc2UsIktleXdvcmRzIjpbXSwiTGFuZ3VhZ2UiOiJlbmciLCJMYW5ndWFnZUNvZGUiOiJlbiIsIkxvY2F0aW9ucyI6W3siJGlkIjoiMTExIiwiJHR5cGUiOiJTd2lzc0FjYWRlbWljLkNpdGF2aS5Mb2NhdGlvbiwgU3dpc3NBY2FkZW1pYy5DaXRhdmkiLCJBZGRyZXNzIjp7IiRpZCI6IjExMi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E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yYjA1ZWZhLTc2ZDUtNGY0Mi04MzQzLTljZGRmOWE0MTE3ZCIsIk1vZGlmaWVkT24iOiIyMDIyLTA3LTE4VDEwOjEzOjE0IiwiUHJvamVjdCI6eyIkcmVmIjoiOCJ9fSx7IiRpZCI6IjExNCIsIiR0eXBlIjoiU3dpc3NBY2FkZW1pYy5DaXRhdmkuTG9jYXRpb24sIFN3aXNzQWNhZGVtaWMuQ2l0YXZpIiwiQWRkcmVzcyI6eyIkaWQiOiIxMTU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E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NmNGM0YWRiLWI1ZTQtNDljNy05OTQyLTQ3NGJkMGZmNzRiYSIsIk1vZGlmaWVkT24iOiIyMDIyLTA3LTE4VDEwOjEzOjE0IiwiUHJvamVjdCI6eyIkcmVmIjoiOCJ9fSx7IiRpZCI6IjExNyIsIiR0eXBlIjoiU3dpc3NBY2FkZW1pYy5DaXRhdmkuTG9jYXRpb24sIFN3aXNzQWNhZGVtaWMuQ2l0YXZpIiwiQWRkcmVzcyI6eyIkaWQiOiIxMTg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E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ZhMzdhZWM4LTIzYTQtNGExMC1iYmE1LWM0NjI3NGU5Y2Y1YiIsIk1vZGlmaWVkT24iOiIyMDIyLTA3LTE4VDEwOjEzOjE0IiwiUHJvamVjdCI6eyIkcmVmIjoiOCJ9fV0sIk51bWJlck9mVm9sdW1lcyI6IjE2NDkxNTYi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}</w:instrText>
          </w:r>
          <w:r>
            <w:rPr>
              <w:sz w:val="24"/>
              <w:szCs w:val="24"/>
              <w:lang w:val="en-US"/>
            </w:rPr>
            <w:fldChar w:fldCharType="separate"/>
          </w:r>
          <w:r>
            <w:rPr>
              <w:sz w:val="24"/>
              <w:szCs w:val="24"/>
              <w:lang w:val="en-US"/>
            </w:rPr>
            <w:t>(33–37)</w:t>
          </w:r>
          <w:r>
            <w:rPr>
              <w:sz w:val="24"/>
              <w:szCs w:val="24"/>
              <w:lang w:val="en-US"/>
            </w:rPr>
            <w:fldChar w:fldCharType="end"/>
          </w:r>
        </w:sdtContent>
      </w:sdt>
      <w:r>
        <w:rPr>
          <w:sz w:val="24"/>
          <w:szCs w:val="24"/>
          <w:lang w:val="en-US"/>
        </w:rPr>
        <w:t xml:space="preserve">, whereas three studies included broader patient groups according to their cohort definition </w:t>
      </w:r>
      <w:sdt>
        <w:sdtPr>
          <w:rPr>
            <w:sz w:val="24"/>
            <w:szCs w:val="24"/>
            <w:lang w:val="en-US"/>
          </w:rPr>
          <w:alias w:val="To edit, see citavi.com/edit"/>
          <w:tag w:val="CitaviPlaceholder#a6f62c80-534e-420a-8a37-0a9fa5e0431b"/>
          <w:id w:val="1515567925"/>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DNhMWZlLTM4MTEtNDVhNC1hMjU4LTdkNDcwMTQ1NjEyZiIsIlJhbmdlTGVuZ3RoIjozLCJSZWZlcmVuY2VJZCI6IjRkNDQ0MjMxLTQyMDctNGI1Mi1iMzgxLTNjNTgxMzY2ZT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b3BodGhhbG1vbC4yMDIwLjYzMz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NzgyMTA4MiIsIlVyaVN0cmluZyI6Imh0dHBzOi8vd3d3Lm5jYmkubmxtLm5paC5nb3YvcG1jL2FydGljbGVzL1BNQzc4MjEw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I0ZTY4NzFiLTFjMzctNGIzOS04ODZlLWVlZmQyN2M4YTc0OS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zU2OTYiLCJVcmlTdHJpbmciOiJodHRwOi8vd3d3Lm5jYmkubmxtLm5paC5nb3YvcHVibWVkLzMzNDc1Nj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2NzU4YzAwOS1iZDJkLTRkM2QtYmQ1Zi01YTRkMDQ2NjY2YTY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EvamFtYW9waHRoYWxtb2wuMjAyMC42MzMxIiwiVXJpU3RyaW5nIjoiaHR0cHM6Ly9kb2kub3JnLzEwLjEwMDEvamFtYW9waHRoYWxtb2wuMjAyMC42Mz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jcvaW92cy4xOC0yNjQyMi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JQTUM2NzM2MzQzIiwiVXJpU3RyaW5nIjoiaHR0cHM6Ly93d3cubmNiaS5ubG0ubmloLmdvdi9wbWMvYXJ0aWNsZXMvUE1DNjczNjM0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zQyODcxMTctMzljZS00OTdjLThmNTctZjdiZTNmMjE5NjZhIiwiTW9kaWZpZWRPbiI6IjIwMjItMDctMThUMTA6MTM6MTQ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zMDk3MzU3NSIsIlVyaVN0cmluZyI6Imh0dHA6Ly93d3cubmNiaS5ubG0ubmloLmdvdi9wdWJtZWQvMzA5NzM1NzU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yYmI2ZDQ3LTdkYzAtNDllMi05OWYzLTQ4MzA1OWM1YWY1OCIsIk1vZGlmaWVkT24iOiIyMDIyLTA3LTE4VDEwOjEzOjE0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2Ny9pb3ZzLjE4LTI2NDIyIiwiVXJpU3RyaW5nIjoiaHR0cHM6Ly9kb2kub3JnLzEwLjExNjcvaW92cy4xOC0yNjQyM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zQxNjAwOWItZjgwOS00NjhkLWFmZGYtOTRmYjY5ZTViOThmIiwiTW9kaWZpZWRPbiI6IjIwMjItMDctMThUMTA6MTM6MTQ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JQTUM2NTk3NDYyIiwiVXJpU3RyaW5nIjoiaHR0cHM6Ly93d3cubmNiaS5ubG0ubmloLmdvdi9wbWMvYXJ0aWNsZXMvUE1DNjU5NzQ2M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NjYyYmQ0NTMtZjBiMC00ZmY2LThkYzEtNDE1YTM1NjQzM2MxIiwiTW9kaWZpZWRPbiI6IjIwMjItMDctMThUMTA6MTM6MTQiLCJQcm9qZWN0Ijp7IiRyZWYiOiI4In19LHsiJGlkIjoiNjQiLCIkdHlwZSI6IlN3aXNzQWNhZGVtaWMuQ2l0YXZpLkxvY2F0aW9uLCBTd2lzc0FjYWRlbWljLkNpdGF2aSIsIkFkZHJlc3MiOnsiJGlkIjoiNjUiLCIkdHlwZSI6IlN3aXNzQWNhZGVtaWMuQ2l0YXZpLkxpbmtlZFJlc291cmNlLCBTd2lzc0FjYWRlbWljLkNpdGF2aSIsIkxpbmtlZFJlc291cmNlVHlwZSI6NSwiT3JpZ2luYWxTdHJpbmciOiIzMTI1MDU4MiIsIlVyaVN0cmluZyI6Imh0dHA6Ly93d3cubmNiaS5ubG0ubmloLmdvdi9wdWJtZWQvMzEyNTA1ODI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}</w:instrText>
          </w:r>
          <w:r>
            <w:rPr>
              <w:sz w:val="24"/>
              <w:szCs w:val="24"/>
              <w:lang w:val="en-US"/>
            </w:rPr>
            <w:fldChar w:fldCharType="separate"/>
          </w:r>
          <w:r>
            <w:rPr>
              <w:sz w:val="24"/>
              <w:szCs w:val="24"/>
              <w:lang w:val="en-US"/>
            </w:rPr>
            <w:t>(38–40)</w:t>
          </w:r>
          <w:r>
            <w:rPr>
              <w:sz w:val="24"/>
              <w:szCs w:val="24"/>
              <w:lang w:val="en-US"/>
            </w:rPr>
            <w:fldChar w:fldCharType="end"/>
          </w:r>
        </w:sdtContent>
      </w:sdt>
      <w:r>
        <w:rPr>
          <w:sz w:val="24"/>
          <w:szCs w:val="24"/>
          <w:lang w:val="en-US"/>
        </w:rPr>
        <w:t xml:space="preserve">. One study examined the association of metformin use with dry AMD only </w:t>
      </w:r>
      <w:sdt>
        <w:sdtPr>
          <w:rPr>
            <w:sz w:val="24"/>
            <w:szCs w:val="24"/>
            <w:lang w:val="en-US"/>
          </w:rPr>
          <w:alias w:val="To edit, see citavi.com/edit"/>
          <w:tag w:val="CitaviPlaceholder#66471b49-ed19-48af-9264-cb47c722dead"/>
          <w:id w:val="-211813616"/>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FmMjUwLTYyN2YtNGI1ZC1hODM1LWVmMjIyNWY1NzgyZiI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DgtMjRUMTA6NTk6NTAiLCJQcm9qZWN0Ijp7IiRyZWYiOiI4In19LCJVc2VOdW1iZXJpbmdUeXBlT2ZQYXJlbnREb2N1bWVudCI6ZmFsc2V9XSwiRm9ybWF0dGVkVGV4dCI6eyIkaWQiOiIyNiIsIkNvdW50IjoxLCJUZXh0VW5pdHMiOlt7IiRpZCI6IjI3IiwiRm9udFN0eWxlIjp7IiRpZCI6IjI4IiwiTmV1dHJhbCI6dHJ1ZX0sIlJlYWRpbmdPcmRlciI6MSwiVGV4dCI6IigzMykifV19LCJUYWciOiJDaXRhdmlQbGFjZWhvbGRlciM2NjQ3MWI0OS1lZDE5LTQ4YWYtOTI2NC1jYjQ3YzcyMmRlYWQiLCJUZXh0IjoiKDMzKSIsIldBSVZlcnNpb24iOiI2LjE0LjAuMCJ9}</w:instrText>
          </w:r>
          <w:r>
            <w:rPr>
              <w:sz w:val="24"/>
              <w:szCs w:val="24"/>
              <w:lang w:val="en-US"/>
            </w:rPr>
            <w:fldChar w:fldCharType="separate"/>
          </w:r>
          <w:r>
            <w:rPr>
              <w:sz w:val="24"/>
              <w:szCs w:val="24"/>
              <w:lang w:val="en-US"/>
            </w:rPr>
            <w:t>(33)</w:t>
          </w:r>
          <w:r>
            <w:rPr>
              <w:sz w:val="24"/>
              <w:szCs w:val="24"/>
              <w:lang w:val="en-US"/>
            </w:rPr>
            <w:fldChar w:fldCharType="end"/>
          </w:r>
        </w:sdtContent>
      </w:sdt>
      <w:r>
        <w:rPr>
          <w:sz w:val="24"/>
          <w:szCs w:val="24"/>
          <w:lang w:val="en-US"/>
        </w:rPr>
        <w:t xml:space="preserve">, while the remaining studies considered all forms of AMD or did not further specify. </w:t>
      </w:r>
    </w:p>
    <w:p>
      <w:pPr>
        <w:ind w:left="567"/>
        <w:jc w:val="both"/>
        <w:rPr>
          <w:sz w:val="24"/>
          <w:szCs w:val="24"/>
          <w:lang w:val="en-US"/>
        </w:rPr>
      </w:pPr>
      <w:r>
        <w:rPr>
          <w:sz w:val="24"/>
          <w:szCs w:val="24"/>
          <w:lang w:val="en-US"/>
        </w:rPr>
        <w:t xml:space="preserve">Five out of eight retrospective studies found associations of metformin with decreased odds of developing AMD </w:t>
      </w:r>
      <w:sdt>
        <w:sdtPr>
          <w:rPr>
            <w:sz w:val="24"/>
            <w:szCs w:val="24"/>
            <w:lang w:val="en-US"/>
          </w:rPr>
          <w:alias w:val="To edit, see citavi.com/edit"/>
          <w:tag w:val="CitaviPlaceholder#e048d919-3aae-487c-8556-b5970340cbb1"/>
          <w:id w:val="-125471470"/>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TQ5ZjNjLWU3MDAtNDcyYS1iYWJiLWM0YWFmYTI0YzU0YyIsIlJhbmdlU3RhcnQiOjMsIlJhbmdlTGVuZ3RoIjo0LCJSZWZlcmVuY2VJZCI6IjYxNGNiZGM0LTQwOTktNGEwZS1hZDM2LWFmZGMzODhjYjZ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Ccm93biwgQmFsbCBldCBhbCAyMDE5IC0gVGhlIENvbW1vbiBBbnRpZGlhYmV0aWMgRHJ1ZyBNZXRmb3Jta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Ny9pb3ZzLjE4LTI2NDI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Y3MzYzNDMiLCJVcmlTdHJpbmciOiJodHRwczovL3d3dy5uY2JpLm5sbS5uaWguZ292L3BtYy9hcnRpY2xlcy9QTUM2NzM2MzQ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NDI4NzExNy0zOWNlLTQ5N2MtOGY1Ny1mN2JlM2YyMTk2NmE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OTczNTc1IiwiVXJpU3RyaW5nIjoiaHR0cDovL3d3dy5uY2JpLm5sbS5uaWguZ292L3B1Ym1lZC8zMDk3MzU3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YjZkNDctN2RjMC00OWUyLTk5ZjMtNDgzMDU5YzVhZjU4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Y3L2lvdnMuMTgtMjY0MjIiLCJVcmlTdHJpbmciOiJodHRwczovL2RvaS5vcmcvMTAuMTE2Ny9pb3ZzLjE4LTI2NDI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b3BodGhhbG1vbC4yMDIwLjYzMzEi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UE1DNzgyMTA4MiIsIlVyaVN0cmluZyI6Imh0dHBzOi8vd3d3Lm5jYmkubmxtLm5paC5nb3YvcG1jL2FydGljbGVzL1BNQzc4MjEwOD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I0ZTY4NzFiLTFjMzctNGIzOS04ODZlLWVlZmQyN2M4YTc0OSIsIk1vZGlmaWVkT24iOiIyMDIyLTA3LTE4VDEwOjEzOjE0IiwiUHJvamVjdCI6eyIkcmVmIjoiOCJ9fSx7IiRpZCI6IjQwIiwiJHR5cGUiOiJTd2lzc0FjYWRlbWljLkNpdGF2aS5Mb2NhdGlvbiwgU3dpc3NBY2FkZW1pYy5DaXRhdmkiLCJBZGRyZXNzIjp7IiRpZCI6IjQxIiwiJHR5cGUiOiJTd2lzc0FjYWRlbWljLkNpdGF2aS5MaW5rZWRSZXNvdXJjZSwgU3dpc3NBY2FkZW1pYy5DaXRhdmkiLCJMaW5rZWRSZXNvdXJjZVR5cGUiOjUsIk9yaWdpbmFsU3RyaW5nIjoiMzM0NzU2OTYiLCJVcmlTdHJpbmciOiJodHRwOi8vd3d3Lm5jYmkubmxtLm5paC5nb3YvcHVibWVkLzMzNDc1Njk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2NzU4YzAwOS1iZDJkLTRkM2QtYmQ1Zi01YTRkMDQ2NjY2YTYiLCJNb2RpZmllZE9uIjoiMjAyMi0wNy0xOFQxMDoxMzoxNC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wMDEvamFtYW9waHRoYWxtb2wuMjAyMC42MzMxIiwiVXJpU3RyaW5nIjoiaHR0cHM6Ly9kb2kub3JnLzEwLjEwMDEvamFtYW9waHRoYWxtb2wuMjAyMC42MzMx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NmNGM0YWRiLWI1ZTQtNDljNy05OTQyLTQ3NGJkMGZmNzRiYSIsIk1vZGlmaWVkT24iOiIyMDIyLTA3LTE4VDEwOjEzOjE0IiwiUHJvamVjdCI6eyIkcmVmIjoiOCJ9fSx7IiRpZCI6IjY5IiwiJHR5cGUiOiJTd2lzc0FjYWRlbWljLkNpdGF2aS5Mb2NhdGlvbiwgU3dpc3NBY2FkZW1pYy5DaXRhdmkiLCJBZGRyZXNzIjp7IiRpZCI6IjcwIiwiJHR5cGUiOiJTd2lzc0FjYWRlbWljLkNpdGF2aS5MaW5rZWRSZXNvdXJjZSwgU3dpc3NBY2FkZW1pYy5DaXRhdmkiLCJMaW5rZWRSZXNvdXJjZVR5cGUiOjUsIk9yaWdpbmFsU3RyaW5nIjoiMTAuMTE1NS8yMDE5LzE2NDkxNTYiLCJVcmlTdHJpbmciOiJodHRwczovL2RvaS5vcmcvMTAuMTE1NS8yMDE5LzE2NDkxNTY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jZhMzdhZWM4LTIzYTQtNGExMC1iYmE1LWM0NjI3NGU5Y2Y1YiIsIk1vZGlmaWVkT24iOiIyMDIyLTA3LTE4VDEwOjEzOjE0IiwiUHJvamVjdCI6eyIkcmVmIjoiOCJ9fV0sIk51bWJlck9mVm9sdW1lcyI6IjE2NDkxNTYi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mQxZTFhMTE2LWZhZWEtNDY0OS1hZjYwLThmM2RiODMwNjgzMyIsIk1vZGlmaWVkT24iOiIyMDIyLTA3LTE4VDEwOjEzOjE0IiwiUHJvamVjdCI6eyIkcmVmIjoiOCJ9fSx7IiRpZCI6Ijk1IiwiJHR5cGUiOiJTd2lzc0FjYWRlbWljLkNpdGF2aS5Mb2NhdGlvbiwgU3dpc3NBY2FkZW1pYy5DaXRhdmkiLCJBZGRyZXNzIjp7IiRpZCI6Ijk2IiwiJHR5cGUiOiJTd2lzc0FjYWRlbWljLkNpdGF2aS5MaW5rZWRSZXNvdXJjZSwgU3dpc3NBY2FkZW1pYy5DaXRhdmkiLCJMaW5rZWRSZXNvdXJjZVR5cGUiOjUsIk9yaWdpbmFsU3RyaW5nIjoiMzU0NzM3NDciLCJVcmlTdHJpbmciOiJodHRwOi8vd3d3Lm5jYmkubmxtLm5paC5nb3YvcHVibWVkLzM1NDczNzQ3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}</w:instrText>
          </w:r>
          <w:r>
            <w:rPr>
              <w:sz w:val="24"/>
              <w:szCs w:val="24"/>
              <w:lang w:val="en-US"/>
            </w:rPr>
            <w:fldChar w:fldCharType="separate"/>
          </w:r>
          <w:r>
            <w:rPr>
              <w:sz w:val="24"/>
              <w:szCs w:val="24"/>
              <w:lang w:val="en-US"/>
            </w:rPr>
            <w:t>(35–39)</w:t>
          </w:r>
          <w:r>
            <w:rPr>
              <w:sz w:val="24"/>
              <w:szCs w:val="24"/>
              <w:lang w:val="en-US"/>
            </w:rPr>
            <w:fldChar w:fldCharType="end"/>
          </w:r>
        </w:sdtContent>
      </w:sdt>
      <w:r>
        <w:rPr>
          <w:sz w:val="24"/>
          <w:szCs w:val="24"/>
          <w:lang w:val="en-US"/>
        </w:rPr>
        <w:t xml:space="preserve">, one study found conflicting associations </w:t>
      </w:r>
      <w:sdt>
        <w:sdtPr>
          <w:rPr>
            <w:sz w:val="24"/>
            <w:szCs w:val="24"/>
            <w:lang w:val="en-US"/>
          </w:rPr>
          <w:alias w:val="To edit, see citavi.com/edit"/>
          <w:tag w:val="CitaviPlaceholder#7cf13368-6261-4660-9af5-66f7cfc06c1b"/>
          <w:id w:val="-879550042"/>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WQzYzdhLTNkMzItNDQwNS04ZDM2LWE2NDQ1OGYyZjNhZSIsIlJhbmdlTGVuZ3RoIjo0LCJSZWZlcmVuY2VJZCI6ImMwMzI2OWZmLTg2YzgtNDQ0Yi04NDYwLTM4ZjVhNzM1YmN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S4wMi4yMDIxIiwiRG9pIjoiMTAuMTE3Ny8xMTIwNjcyMTIxOTk3Mjg4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NjA3OTMwIiwiVXJpU3RyaW5nIjoiaHR0cDovL3d3dy5uY2JpLm5sbS5uaWguZ292L3B1Ym1lZC8zMzYwNzkz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OTE4OWI2MDQtNzJlYi00ODYwLThkNDQtYzYyNWU2NGNkMWYw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c3LzExMjA2NzIxMjE5OTcyODgiLCJVcmlTdHJpbmciOiJodHRwczovL2RvaS5vcmcvMTAuMTE3Ny8xMTIwNjcyMTIxOTk3Mjg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kNjgzNWVmYS04MWY2LTQwOWQtYjhhOS1mN2VjZTdlZWU4YjAiLCJNb2RpZmllZE9uIjoiMjAyMi0wNy0xOFQxMDoxMzox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zNzQwMDQiLCJVcmlTdHJpbmciOiJodHRwczovL3d3dy5uY2JpLm5sbS5uaWguZ292L3BtYy9hcnRpY2xlcy9QTUM4Mzc0MDA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}</w:instrText>
          </w:r>
          <w:r>
            <w:rPr>
              <w:sz w:val="24"/>
              <w:szCs w:val="24"/>
              <w:lang w:val="en-US"/>
            </w:rPr>
            <w:fldChar w:fldCharType="separate"/>
          </w:r>
          <w:r>
            <w:rPr>
              <w:sz w:val="24"/>
              <w:szCs w:val="24"/>
              <w:lang w:val="en-US"/>
            </w:rPr>
            <w:t>(33)</w:t>
          </w:r>
          <w:r>
            <w:rPr>
              <w:sz w:val="24"/>
              <w:szCs w:val="24"/>
              <w:lang w:val="en-US"/>
            </w:rPr>
            <w:fldChar w:fldCharType="end"/>
          </w:r>
        </w:sdtContent>
      </w:sdt>
      <w:r>
        <w:rPr>
          <w:sz w:val="24"/>
          <w:szCs w:val="24"/>
          <w:lang w:val="en-US"/>
        </w:rPr>
        <w:t xml:space="preserve"> and two studies report no association of metformin use with the development of AMD </w:t>
      </w:r>
      <w:sdt>
        <w:sdtPr>
          <w:rPr>
            <w:sz w:val="24"/>
            <w:szCs w:val="24"/>
            <w:lang w:val="en-US"/>
          </w:rPr>
          <w:alias w:val="To edit, see citavi.com/edit"/>
          <w:tag w:val="CitaviPlaceholder#6c6385a7-dfee-484a-827d-69837f7f73d2"/>
          <w:id w:val="1347060472"/>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WI2ZDdjLTk5OGQtNDRlZC04OWUwLTMxZTMxNjBlOWY0NiIsIlJhbmdlU3RhcnQiOjM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wOC0yNFQxMDo1OTo1MCIsIlByb2plY3QiOnsiJHJlZiI6IjgifX0sIlVzZU51bWJlcmluZ1R5cGVPZlBhcmVudERvY3VtZW50IjpmYWxzZX0seyIkaWQiOiIyNCIsIiR0eXBlIjoiU3dpc3NBY2FkZW1pYy5DaXRhdmkuQ2l0YXRpb25zLldvcmRQbGFjZWhvbGRlckVudHJ5LCBTd2lzc0FjYWRlbWljLkNpdGF2aSIsIklkIjoiOTQwZWQ4YmMtZTIxNC00OWU0LWFmZTgtOWVkZjJiNDNiYzVmIiwiUmFuZ2VMZW5ndGgiOjMsIlJlZmVyZW5jZUlkIjoiMDNjZTYwOGEtZDU1Zi00MDllLWI2ZTctYWM3N2IxY2QwYjQ0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TM2L2Jqb3BodGhhbG1vbC0yMDIxLTMxOTY0MSIsIlVyaVN0cmluZyI6Imh0dHBzOi8vZG9pLm9yZy8xMC4xMTM2L2Jqb3BodGhhbG1vbC0yMDIxLTMxOTY0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WE4OTI5ZmQtZGQwYi00NzdiLTg0OGEtYjkxN2NmZGY4NmJkIiwiTW9kaWZpZWRPbiI6IjIwMjItMDctMThUMTA6MTM6MTQ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zNTExNTMwMSIsIlVyaVN0cmluZyI6Imh0dHA6Ly93d3cubmNiaS5ubG0ubmloLmdvdi9wdWJtZWQvMzUxMTUzMDE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Q3ZjBkMzZiLTc4MDMtNDQyOS05MzhjLTM3OTlhNTIxMjdmYSIsIk1vZGlmaWVkT24iOiIyMDIyLTA3LTE4VDEwOjEzOjE0IiwiUHJvamVjdCI6eyIkcmVmIjoiOCJ9fV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}</w:instrText>
          </w:r>
          <w:r>
            <w:rPr>
              <w:sz w:val="24"/>
              <w:szCs w:val="24"/>
              <w:lang w:val="en-US"/>
            </w:rPr>
            <w:fldChar w:fldCharType="separate"/>
          </w:r>
          <w:r>
            <w:rPr>
              <w:sz w:val="24"/>
              <w:szCs w:val="24"/>
              <w:lang w:val="en-US"/>
            </w:rPr>
            <w:t>(34,40)</w:t>
          </w:r>
          <w:r>
            <w:rPr>
              <w:sz w:val="24"/>
              <w:szCs w:val="24"/>
              <w:lang w:val="en-US"/>
            </w:rPr>
            <w:fldChar w:fldCharType="end"/>
          </w:r>
        </w:sdtContent>
      </w:sdt>
      <w:r>
        <w:rPr>
          <w:sz w:val="24"/>
          <w:szCs w:val="24"/>
          <w:lang w:val="en-US"/>
        </w:rPr>
        <w:t xml:space="preserve">. Three studies found  positive associations with either duration of metformin use or dose-dependent effects </w:t>
      </w:r>
      <w:sdt>
        <w:sdtPr>
          <w:rPr>
            <w:sz w:val="24"/>
            <w:szCs w:val="24"/>
            <w:lang w:val="en-US"/>
          </w:rPr>
          <w:alias w:val="To edit, see citavi.com/edit"/>
          <w:tag w:val="CitaviPlaceholder#a4addbbc-fb39-4b1f-ac85-a2885ba5f708"/>
          <w:id w:val="1830489692"/>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mM1MmM3LTgzMzAtNDUxMy04MGVjLTRmOGZlYmUzMzgwNCIsIlJhbmdlU3RhcnQiOjMsIlJhbmdlTGVuZ3RoIjozLCJSZWZlcmVuY2VJZCI6IjNjNWIzNWRjLTdjNWMtNGI0Zi05MTJiLTYyZGI3NmJhMjl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TAuMjAxOSIsIkRvaSI6IjEwLjExNTUvMjAxOS8xNjQ5MTU2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MxNzgxMzcxIiwiVXJpU3RyaW5nIjoiaHR0cDovL3d3dy5uY2JpLm5sbS5uaWguZ292L3B1Ym1lZC8zMTc4MTM3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DJiMDVlZmEtNzZkNS00ZjQyLTgzNDMtOWNkZGY5YTQxMTdkIiwiTW9kaWZpZWRPbiI6IjIwMjItMDctMThUMTA6MTM6MT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2ODc1Mzk4IiwiVXJpU3RyaW5nIjoiaHR0cHM6Ly93d3cubmNiaS5ubG0ubmloLmdvdi9wbWMvYXJ0aWNsZXMvUE1DNjg3NTM5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Y2Y0YzRhZGItYjVlNC00OWM3LTk5NDItNDc0YmQwZmY3NGJhIiwiTW9kaWZpZWRPbiI6IjIwMjItMDctMThUMTA6MTM6M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U1LzIwMTkvMTY0OTE1NiIsIlVyaVN0cmluZyI6Imh0dHBzOi8vZG9pLm9yZy8xMC4xMTU1LzIwMTkvMTY0OTE1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NmEzN2FlYzgtMjNhNC00YTEwLWJiYTUtYzQ2Mjc0ZTljZjViIiwiTW9kaWZpZWRPbiI6IjIwMjItMDctMThUMTA6MTM6MTQiLCJQcm9qZWN0Ijp7IiRyZWYiOiI4In19XSwiTnVtYmVyT2ZWb2x1bWVzIjoiMTY0OTE1Ni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A0LjIwMjIiLCJEb2kiOiIxMC4xMTM2L2Jtam9wZW4tMjAyMS0wNTQ0Mj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EzNi9ibWpvcGVuLTIwMjEtMDU0NDIwIiwiVXJpU3RyaW5nIjoiaHR0cHM6Ly9kb2kub3JnLzEwLjExMzYvYm1qb3Blbi0yMDIxLTA1NDQyM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mE2YTY4YmUtYzQxNC00OWU3LWE1YWUtNjAzMmY1ZjA2MDBiIiwiTW9kaWZpZWRPbiI6IjIwMjItMDctMThUMTA6MTM6MTQ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JQTUM5MDQ1MDU2IiwiVXJpU3RyaW5nIjoiaHR0cHM6Ly93d3cubmNiaS5ubG0ubmloLmdvdi9wbWMvYXJ0aWNsZXMvUE1DOTA0NTA1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DFlMWExMTYtZmFlYS00NjQ5LWFmNjAtOGYzZGI4MzA2ODMzIiwiTW9kaWZpZWRPbiI6IjIwMjItMDctMThUMTA6MTM6MTQ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IzNTQ3Mzc0NyIsIlVyaVN0cmluZyI6Imh0dHA6Ly93d3cubmNiaS5ubG0ubmloLmdvdi9wdWJtZWQvMzU0NzM3ND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iNGU2ODcxYi0xYzM3LTRiMzktODg2ZS1lZWZkMjdjOGE3NDkiLCJNb2RpZmllZE9uIjoiMjAyMi0wNy0xOFQxMDoxMzoxNCIsIlByb2plY3QiOnsiJHJlZiI6IjgifX0seyIkaWQiOiI2OSIsIiR0eXBlIjoiU3dpc3NBY2FkZW1pYy5DaXRhdmkuTG9jYXRpb24sIFN3aXNzQWNhZGVtaWMuQ2l0YXZpIiwiQWRkcmVzcyI6eyIkaWQiOiI3MCIsIiR0eXBlIjoiU3dpc3NBY2FkZW1pYy5DaXRhdmkuTGlua2VkUmVzb3VyY2UsIFN3aXNzQWNhZGVtaWMuQ2l0YXZpIiwiTGlua2VkUmVzb3VyY2VUeXBlIjo1LCJPcmlnaW5hbFN0cmluZyI6IjMzNDc1Njk2IiwiVXJpU3RyaW5nIjoiaHR0cDovL3d3dy5uY2JpLm5sbS5uaWguZ292L3B1Ym1lZC8zMzQ3NTY5Ni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}</w:instrText>
          </w:r>
          <w:r>
            <w:rPr>
              <w:sz w:val="24"/>
              <w:szCs w:val="24"/>
              <w:lang w:val="en-US"/>
            </w:rPr>
            <w:fldChar w:fldCharType="separate"/>
          </w:r>
          <w:r>
            <w:rPr>
              <w:sz w:val="24"/>
              <w:szCs w:val="24"/>
              <w:lang w:val="en-US"/>
            </w:rPr>
            <w:t>(35,37,38)</w:t>
          </w:r>
          <w:r>
            <w:rPr>
              <w:sz w:val="24"/>
              <w:szCs w:val="24"/>
              <w:lang w:val="en-US"/>
            </w:rPr>
            <w:fldChar w:fldCharType="end"/>
          </w:r>
        </w:sdtContent>
      </w:sdt>
      <w:r>
        <w:rPr>
          <w:sz w:val="24"/>
          <w:szCs w:val="24"/>
          <w:lang w:val="en-US"/>
        </w:rPr>
        <w:t xml:space="preserve">, while one study did not detect an association with longer metformin use </w:t>
      </w:r>
      <w:sdt>
        <w:sdtPr>
          <w:rPr>
            <w:sz w:val="24"/>
            <w:szCs w:val="24"/>
            <w:lang w:val="en-US"/>
          </w:rPr>
          <w:alias w:val="To edit, see citavi.com/edit"/>
          <w:tag w:val="CitaviPlaceholder#348b5f3d-d6ee-480a-832f-a3247e196faa"/>
          <w:id w:val="1872486016"/>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TU3ZWFlLWJkNTMtNDlmNS04ODYwLTcwYTI2NjAxODc4ZCIsIlJhbmdlTGVuZ3RoIjo0LCJSZWZlcmVuY2VJZCI6IjdjMzU3NWJlLWE0Y2YtNGJkNi04OGMxLTk0ZTk1YWMxY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kxlZSwgSmVvbiBldCBhbCAyMDE5IC0gRWZmZWN0IG9mIFN0YXRpb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0OS95bWouMjAxOS42MC43LjY3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Q5L3ltai4yMDE5LjYwLjcuNjc5IiwiVXJpU3RyaW5nIjoiaHR0cHM6Ly9kb2kub3JnLzEwLjMzNDkveW1qLjIwMTkuNjAuNy42N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Ny0xOFQxMDoxMzoxNCIsIk1vZGlmaWVkQnkiOiJfSmVubnkiLCJJZCI6ImM0MTYwMDliLWY4MDktNDY4ZC1hZmRmLTk0ZmI2OWU1Yjk4ZiIsIk1vZGlmaWVkT24iOiIyMDIyLTA3LTE4VDEwOjEzOjE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5NzQ2MiIsIlVyaVN0cmluZyI6Imh0dHBzOi8vd3d3Lm5jYmkubmxtLm5paC5nb3YvcG1jL2FydGljbGVzL1BNQzY1OTc0N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Ny0xOFQxMDoxMzoxNCIsIk1vZGlmaWVkQnkiOiJfSmVubnkiLCJJZCI6IjY2MmJkNDUzLWYwYjAtNGZmNi04ZGMxLTQxNWEzNTY0MzNjMSIsIk1vZGlmaWVkT24iOiIyMDIyLTA3LTE4VDEwOjEzOjE0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yNTA1ODIiLCJVcmlTdHJpbmciOiJodHRwOi8vd3d3Lm5jYmkubmxtLm5paC5nb3YvcHVibWVkLzMxMjUwNTg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}</w:instrText>
          </w:r>
          <w:r>
            <w:rPr>
              <w:sz w:val="24"/>
              <w:szCs w:val="24"/>
              <w:lang w:val="en-US"/>
            </w:rPr>
            <w:fldChar w:fldCharType="separate"/>
          </w:r>
          <w:r>
            <w:rPr>
              <w:sz w:val="24"/>
              <w:szCs w:val="24"/>
              <w:lang w:val="en-US"/>
            </w:rPr>
            <w:t>(40)</w:t>
          </w:r>
          <w:r>
            <w:rPr>
              <w:sz w:val="24"/>
              <w:szCs w:val="24"/>
              <w:lang w:val="en-US"/>
            </w:rPr>
            <w:fldChar w:fldCharType="end"/>
          </w:r>
        </w:sdtContent>
      </w:sdt>
      <w:r>
        <w:rPr>
          <w:sz w:val="24"/>
          <w:szCs w:val="24"/>
          <w:lang w:val="en-US"/>
        </w:rPr>
        <w:t>.</w:t>
      </w:r>
    </w:p>
    <w:p>
      <w:pPr>
        <w:ind w:left="567"/>
        <w:jc w:val="both"/>
        <w:rPr>
          <w:sz w:val="24"/>
          <w:szCs w:val="24"/>
          <w:lang w:val="en-US"/>
        </w:rPr>
      </w:pPr>
      <w:r>
        <w:rPr>
          <w:sz w:val="24"/>
          <w:szCs w:val="24"/>
          <w:lang w:val="en-US"/>
        </w:rPr>
        <w:t xml:space="preserve">Romdhoniyyah et al. performed a meta-analysis over five retrospective trials </w:t>
      </w:r>
      <w:sdt>
        <w:sdtPr>
          <w:rPr>
            <w:sz w:val="24"/>
            <w:szCs w:val="24"/>
            <w:lang w:val="en-US"/>
          </w:rPr>
          <w:alias w:val="To edit, see citavi.com/edit"/>
          <w:tag w:val="CitaviPlaceholder#d793df8d-73c9-499a-af93-dd69966f0020"/>
          <w:id w:val="-1974898343"/>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TdiOTdiLTMyYTgtNDc0ZS04OTNmLWE1ZjVkMTJhNWM0NSIsIlJhbmdlTGVuZ3RoIjozLCJSZWZlcmVuY2VJZCI6ImM2M2FlNDNjLTdjZDEtNGVmNy05YjU2LTMxMTk1Zjc3MDd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uMDQuMjAyMSIsIkRvaSI6IjEwLjEwMDcvczQwMTIzLTAyMS0wMDM0NC0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QwMTIzLTAyMS0wMDM0NC0zIiwiVXJpU3RyaW5nIjoiaHR0cHM6Ly9kb2kub3JnLzEwLjEwMDcvczQwMTIzLTAyMS0wMDM0NC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JlNDY5YmI0Ny04MzQwLTQwYzEtOGQ3Zi1jZjQ0Yzc3N2IyNWE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zODQ2OTU4IiwiVXJpU3RyaW5nIjoiaHR0cDovL3d3dy5uY2JpLm5sbS5uaWguZ292L3B1Ym1lZC8zMzg0Njk1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3LTE4VDEwOjEzOjE0IiwiTW9kaWZpZWRCeSI6Il9KZW5ueSIsIklkIjoiMTg2OWZmODEtMzhmNy00YWQyLTgwZmUtZTYwMTMxNGIwZGUwIiwiTW9kaWZpZWRPbiI6IjIwMjItMDctMThUMTA6MTM6MT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Dc5NTY4IiwiVXJpU3RyaW5nIjoiaHR0cHM6Ly93d3cubmNiaS5ubG0ubmloLmdvdi9wbWMvYXJ0aWNsZXMvUE1DODA3OTU2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}</w:instrText>
          </w:r>
          <w:r>
            <w:rPr>
              <w:sz w:val="24"/>
              <w:szCs w:val="24"/>
              <w:lang w:val="en-US"/>
            </w:rPr>
            <w:fldChar w:fldCharType="separate"/>
          </w:r>
          <w:r>
            <w:rPr>
              <w:sz w:val="24"/>
              <w:szCs w:val="24"/>
              <w:lang w:val="en-US"/>
            </w:rPr>
            <w:t>(3)</w:t>
          </w:r>
          <w:r>
            <w:rPr>
              <w:sz w:val="24"/>
              <w:szCs w:val="24"/>
              <w:lang w:val="en-US"/>
            </w:rPr>
            <w:fldChar w:fldCharType="end"/>
          </w:r>
        </w:sdtContent>
      </w:sdt>
      <w:r>
        <w:rPr>
          <w:sz w:val="24"/>
          <w:szCs w:val="24"/>
          <w:lang w:val="en-US"/>
        </w:rPr>
        <w:t xml:space="preserve">. They found a positive odds ratio for the association of metformin use and the risk to develop AMD but their analysis did not reach the level of significance. </w:t>
      </w:r>
    </w:p>
    <w:p>
      <w:pPr>
        <w:pStyle w:val="4"/>
        <w:ind w:left="567"/>
        <w:rPr>
          <w:b/>
          <w:bCs/>
          <w:lang w:val="en-US"/>
        </w:rPr>
      </w:pPr>
      <w:r>
        <w:rPr>
          <w:b/>
          <w:bCs/>
          <w:lang w:val="en-US"/>
        </w:rPr>
        <w:t>Metformin and anti-VEGF therapy</w:t>
      </w:r>
    </w:p>
    <w:p>
      <w:pPr>
        <w:ind w:left="567"/>
        <w:jc w:val="both"/>
        <w:rPr>
          <w:sz w:val="24"/>
          <w:szCs w:val="24"/>
          <w:lang w:val="en-US"/>
        </w:rPr>
      </w:pPr>
      <w:r>
        <w:rPr>
          <w:sz w:val="24"/>
          <w:szCs w:val="24"/>
          <w:lang w:val="en-US"/>
        </w:rPr>
        <w:t xml:space="preserve">A prospective trial by Shao et al. found that metformin enhanced the effect of anti-VEGF therapy in patients with diabetic macular edema (DME) </w:t>
      </w:r>
      <w:sdt>
        <w:sdtPr>
          <w:rPr>
            <w:sz w:val="24"/>
            <w:szCs w:val="24"/>
            <w:lang w:val="en-US"/>
          </w:rPr>
          <w:alias w:val="To edit, see citavi.com/edit"/>
          <w:tag w:val="CitaviPlaceholder#759fdef2-61eb-4fa6-acd2-f4291f564e52"/>
          <w:id w:val="225969970"/>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ZiNDU2LTk1MjEtNGEzNi1iMGNhLTllYzY2MzliNWM2Yi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A4LTI0VDEwOjU5OjUwIiwiUHJvamVjdCI6eyIkcmVmIjoiOCJ9fSwiVXNlTnVtYmVyaW5nVHlwZU9mUGFyZW50RG9jdW1lbnQiOmZhbHNlfV0sIkZvcm1hdHRlZFRleHQiOnsiJGlkIjoiMjMiLCJDb3VudCI6MSwiVGV4dFVuaXRzIjpbeyIkaWQiOiIyNCIsIkZvbnRTdHlsZSI6eyIkaWQiOiIyNSIsIk5ldXRyYWwiOnRydWV9LCJSZWFkaW5nT3JkZXIiOjEsIlRleHQiOiIoNDEpIn1dfSwiVGFnIjoiQ2l0YXZpUGxhY2Vob2xkZXIjNzU5ZmRlZjItNjFlYi00ZmE2LWFjZDItZjQyOTFmNTY0ZTUyIiwiVGV4dCI6Iig0MSkiLCJXQUlWZXJzaW9uIjoiNi4xNC4wLjAifQ==}</w:instrText>
          </w:r>
          <w:r>
            <w:rPr>
              <w:sz w:val="24"/>
              <w:szCs w:val="24"/>
              <w:lang w:val="en-US"/>
            </w:rPr>
            <w:fldChar w:fldCharType="separate"/>
          </w:r>
          <w:r>
            <w:rPr>
              <w:sz w:val="24"/>
              <w:szCs w:val="24"/>
              <w:lang w:val="en-US"/>
            </w:rPr>
            <w:t>(41)</w:t>
          </w:r>
          <w:r>
            <w:rPr>
              <w:sz w:val="24"/>
              <w:szCs w:val="24"/>
              <w:lang w:val="en-US"/>
            </w:rPr>
            <w:fldChar w:fldCharType="end"/>
          </w:r>
        </w:sdtContent>
      </w:sdt>
      <w:r>
        <w:rPr>
          <w:sz w:val="24"/>
          <w:szCs w:val="24"/>
          <w:lang w:val="en-US"/>
        </w:rPr>
        <w:t xml:space="preserve">. The group taking metformin for 6 months or more had better BCVA and larger central macular thickness (CMT) reduction following anti-VEGF injections as compared to the group not taking metformin. In addition, the metformin group required less total number of injections over time. The authors postulate that the reported anti-angiogenic function together with its anti-inflammatory effects via regulation of the AMPK/mTOR signaling pathway could be responsible for the observed enhancement of anti-VEGF therapy </w:t>
      </w:r>
      <w:sdt>
        <w:sdtPr>
          <w:rPr>
            <w:sz w:val="24"/>
            <w:szCs w:val="24"/>
            <w:lang w:val="en-US"/>
          </w:rPr>
          <w:alias w:val="To edit, see citavi.com/edit"/>
          <w:tag w:val="CitaviPlaceholder#ca389563-cc82-4331-861e-2955fb9ffea4"/>
          <w:id w:val="1640917957"/>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GExNDQ0LWViMDUtNGI5ZS05MzFmLTE3ZTM3ODgzZGVhOSIsIlJhbmdlTGVuZ3RoIjo0LCJSZWZlcmVuY2VJZCI6ImRkYzgzYjAyLTNmOGQtNDhhZS05ZTk4LTI4MDgzN2IzNT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UwMzQxODYiLCJVcmlTdHJpbmciOiJodHRwOi8vd3d3Lm5jYmkubmxtLm5paC5nb3YvcHVibWVkLzM1MDM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JmOWE4YmNkYi0wMzY3LTQzYjMtODkxMy04YmI0Y2QwNTI4MD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TkyLTAyMS0wMTgzMy00IiwiVXJpU3RyaW5nIjoiaHR0cHM6Ly9kb2kub3JnLzEwLjEwMDcvczAwNTkyLTAyMS0wMTgzMy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0YjZjYTcxMC1hY2IyLTQ0YTUtODBjMi1mNTBiY2Y4YjhiOTYiLCJNb2RpZmllZE9uIjoiMjAyMi0wNy0xOFQxMDoxMzox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ZHguZG9pLm9yZy8xMC4xMDA3L3MwMDU5Mi0wMjEtMDE4MzMtNCIsIlVyaVN0cmluZyI6Imh0dHBzOi8vZHguZG9pLm9yZy8xMC4xMDA3L3MwMDU5Mi0wMjEtMDE4MzMt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}</w:instrText>
          </w:r>
          <w:r>
            <w:rPr>
              <w:sz w:val="24"/>
              <w:szCs w:val="24"/>
              <w:lang w:val="en-US"/>
            </w:rPr>
            <w:fldChar w:fldCharType="separate"/>
          </w:r>
          <w:r>
            <w:rPr>
              <w:sz w:val="24"/>
              <w:szCs w:val="24"/>
              <w:lang w:val="en-US"/>
            </w:rPr>
            <w:t>(41)</w:t>
          </w:r>
          <w:r>
            <w:rPr>
              <w:sz w:val="24"/>
              <w:szCs w:val="24"/>
              <w:lang w:val="en-US"/>
            </w:rPr>
            <w:fldChar w:fldCharType="end"/>
          </w:r>
        </w:sdtContent>
      </w:sdt>
      <w:r>
        <w:rPr>
          <w:sz w:val="24"/>
          <w:szCs w:val="24"/>
          <w:lang w:val="en-US"/>
        </w:rPr>
        <w:t>.</w:t>
      </w:r>
    </w:p>
    <w:p>
      <w:pPr>
        <w:pStyle w:val="4"/>
        <w:ind w:left="567"/>
        <w:rPr>
          <w:b/>
          <w:bCs/>
          <w:lang w:val="en-US"/>
        </w:rPr>
      </w:pPr>
      <w:r>
        <w:rPr>
          <w:b/>
          <w:bCs/>
          <w:lang w:val="en-US"/>
        </w:rPr>
        <w:t>Metformin and other diseases</w:t>
      </w:r>
    </w:p>
    <w:p>
      <w:pPr>
        <w:ind w:left="567"/>
        <w:jc w:val="both"/>
        <w:rPr>
          <w:sz w:val="24"/>
          <w:szCs w:val="24"/>
          <w:lang w:val="en-US"/>
        </w:rPr>
      </w:pPr>
      <w:r>
        <w:rPr>
          <w:sz w:val="24"/>
          <w:szCs w:val="24"/>
          <w:lang w:val="en-US"/>
        </w:rPr>
        <w:t xml:space="preserve">According to an increasing number of publications, metformin seems to exert beneficial functions for a variety of other diseases than AMD. It is not the scope of this review to cover all these diseases, but Lv and Guo have recently published a review summarizing diseases with potential benefits of metformin use </w:t>
      </w:r>
      <w:sdt>
        <w:sdtPr>
          <w:rPr>
            <w:sz w:val="24"/>
            <w:szCs w:val="24"/>
            <w:lang w:val="en-US"/>
          </w:rPr>
          <w:alias w:val="To edit, see citavi.com/edit"/>
          <w:tag w:val="CitaviPlaceholder#2dcb822c-4067-4815-82b3-1898cdd8a8e2"/>
          <w:id w:val="-671489525"/>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WJjODM3LWEzMTEtNDUyZi05N2IyLTUyNjhlODgwY2MyMCIsIlJhbmdlTGVuZ3RoIjo0LCJSZWZlcmVuY2VJZCI6ImRiOTY5MTc2LTA3MDItNDVhYS04OTkxLTk1YzNkZjBiYzN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NDI1ODgxIiwiVXJpU3RyaW5nIjoiaHR0cDovL3d3dy5uY2JpLm5sbS5uaWguZ292L3B1Ym1lZC8zMjQyNTg4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yOjU1IiwiTW9kaWZpZWRCeSI6Il9KZW5ueSIsIklkIjoiMTcyZGY4MjctNmZkYi00OGVkLThlYjYtN2IwMzZmZGRiYmMzIiwiTW9kaWZpZWRPbiI6IjIwMjItMDgtMDhUMDg6NDI6NT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jEyNDc2IiwiVXJpU3RyaW5nIjoiaHR0cHM6Ly93d3cubmNiaS5ubG0ubmloLmdvdi9wbWMvYXJ0aWNsZXMvUE1DNzIxMjQ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yOjU1IiwiTW9kaWZpZWRCeSI6Il9KZW5ueSIsIklkIjoiYTExMWU5M2YtMzVlMi00OTk0LThmMzAtYTcyNjIxYTE2OWFmIiwiTW9kaWZpZWRPbiI6IjIwMjItMDgtMDhUMDg6NDI6NT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g5L2ZlbmRvLjIwMjAuMDAxOTEiLCJVcmlTdHJpbmciOiJodHRwczovL2RvaS5vcmcvMTAuMzM4OS9mZW5kby4yMDIwLjAwMTk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}</w:instrText>
          </w:r>
          <w:r>
            <w:rPr>
              <w:sz w:val="24"/>
              <w:szCs w:val="24"/>
              <w:lang w:val="en-US"/>
            </w:rPr>
            <w:fldChar w:fldCharType="separate"/>
          </w:r>
          <w:r>
            <w:rPr>
              <w:sz w:val="24"/>
              <w:szCs w:val="24"/>
              <w:lang w:val="en-US"/>
            </w:rPr>
            <w:t>(42)</w:t>
          </w:r>
          <w:r>
            <w:rPr>
              <w:sz w:val="24"/>
              <w:szCs w:val="24"/>
              <w:lang w:val="en-US"/>
            </w:rPr>
            <w:fldChar w:fldCharType="end"/>
          </w:r>
        </w:sdtContent>
      </w:sdt>
      <w:r>
        <w:rPr>
          <w:sz w:val="24"/>
          <w:szCs w:val="24"/>
          <w:lang w:val="en-US"/>
        </w:rPr>
        <w:t xml:space="preserve">. Briefly, in addition to diabetes and AMD, these include various forms of cancer (breast cancer, blood cancer, colorectal cancer, endometrial cancer, melanoma, bone cancer), obesity, liver diseases, cardiovascular diseases and kidney diseases. Last but not least, metformin is under discussion as an anti-aging therapy </w:t>
      </w:r>
      <w:sdt>
        <w:sdtPr>
          <w:rPr>
            <w:sz w:val="24"/>
            <w:szCs w:val="24"/>
            <w:lang w:val="en-US"/>
          </w:rPr>
          <w:alias w:val="To edit, see citavi.com/edit"/>
          <w:tag w:val="CitaviPlaceholder#5f5214d2-5630-4f55-b6b5-399e7820216e"/>
          <w:id w:val="1844123747"/>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jcxOTE1LTk5ZmUtNDY5Ni1hZDA3LTQxNGRhOGYwOGVhYSIsIlJhbmdlTGVuZ3RoIjo0LCJSZWZlcmVuY2VJZCI6ImRiOTY5MTc2LTA3MDItNDVhYS04OTkxLTk1YzNkZjBiYzN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NDI1ODgxIiwiVXJpU3RyaW5nIjoiaHR0cDovL3d3dy5uY2JpLm5sbS5uaWguZ292L3B1Ym1lZC8zMjQyNTg4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yOjU1IiwiTW9kaWZpZWRCeSI6Il9KZW5ueSIsIklkIjoiMTcyZGY4MjctNmZkYi00OGVkLThlYjYtN2IwMzZmZGRiYmMzIiwiTW9kaWZpZWRPbiI6IjIwMjItMDgtMDhUMDg6NDI6NT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jEyNDc2IiwiVXJpU3RyaW5nIjoiaHR0cHM6Ly93d3cubmNiaS5ubG0ubmloLmdvdi9wbWMvYXJ0aWNsZXMvUE1DNzIxMjQ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A4VDA4OjQyOjU1IiwiTW9kaWZpZWRCeSI6Il9KZW5ueSIsIklkIjoiYTExMWU5M2YtMzVlMi00OTk0LThmMzAtYTcyNjIxYTE2OWFmIiwiTW9kaWZpZWRPbiI6IjIwMjItMDgtMDhUMDg6NDI6NT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g5L2ZlbmRvLjIwMjAuMDAxOTEiLCJVcmlTdHJpbmciOiJodHRwczovL2RvaS5vcmcvMTAuMzM4OS9mZW5kby4yMDIwLjAwMTk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}</w:instrText>
          </w:r>
          <w:r>
            <w:rPr>
              <w:sz w:val="24"/>
              <w:szCs w:val="24"/>
              <w:lang w:val="en-US"/>
            </w:rPr>
            <w:fldChar w:fldCharType="separate"/>
          </w:r>
          <w:r>
            <w:rPr>
              <w:sz w:val="24"/>
              <w:szCs w:val="24"/>
              <w:lang w:val="en-US"/>
            </w:rPr>
            <w:t>(42)</w:t>
          </w:r>
          <w:r>
            <w:rPr>
              <w:sz w:val="24"/>
              <w:szCs w:val="24"/>
              <w:lang w:val="en-US"/>
            </w:rPr>
            <w:fldChar w:fldCharType="end"/>
          </w:r>
        </w:sdtContent>
      </w:sdt>
      <w:r>
        <w:rPr>
          <w:sz w:val="24"/>
          <w:szCs w:val="24"/>
          <w:lang w:val="en-US"/>
        </w:rPr>
        <w:t>.</w:t>
      </w:r>
    </w:p>
    <w:p>
      <w:pPr>
        <w:pStyle w:val="4"/>
        <w:ind w:left="567"/>
        <w:rPr>
          <w:b/>
          <w:bCs/>
          <w:lang w:val="en-US"/>
        </w:rPr>
      </w:pPr>
      <w:r>
        <w:rPr>
          <w:b/>
          <w:bCs/>
          <w:lang w:val="en-US"/>
        </w:rPr>
        <w:t>Proposed mechanisms of action</w:t>
      </w:r>
    </w:p>
    <w:p>
      <w:pPr>
        <w:ind w:left="567"/>
        <w:jc w:val="both"/>
        <w:rPr>
          <w:sz w:val="24"/>
          <w:szCs w:val="24"/>
          <w:lang w:val="en-US"/>
        </w:rPr>
      </w:pPr>
      <w:r>
        <w:rPr>
          <w:sz w:val="24"/>
          <w:szCs w:val="24"/>
          <w:lang w:val="en-US"/>
        </w:rPr>
        <w:t xml:space="preserve">The exact mechanisms of the multiple effects of metformin are still under investigation. However, some possible signaling pathways and/or modes of action have already been identified. </w:t>
      </w:r>
    </w:p>
    <w:p>
      <w:pPr>
        <w:ind w:left="567"/>
        <w:jc w:val="both"/>
        <w:rPr>
          <w:sz w:val="24"/>
          <w:szCs w:val="24"/>
          <w:lang w:val="en-US"/>
        </w:rPr>
      </w:pPr>
      <w:r>
        <w:rPr>
          <w:sz w:val="24"/>
          <w:szCs w:val="24"/>
          <w:lang w:val="en-US"/>
        </w:rPr>
        <w:t xml:space="preserve">The AMPK-pathway appears to play a central role in the action of metformin. The AMPK-pathway is a central regulator of the cellular metabolism </w:t>
      </w:r>
      <w:sdt>
        <w:sdtPr>
          <w:rPr>
            <w:sz w:val="24"/>
            <w:szCs w:val="24"/>
            <w:lang w:val="en-US"/>
          </w:rPr>
          <w:alias w:val="To edit, see citavi.com/edit"/>
          <w:tag w:val="CitaviPlaceholder#7296c8c4-b01a-47e8-905f-ee5e56d8e784"/>
          <w:id w:val="1581949878"/>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U3Mzc0LWMzYTktNGJjZS1hMDlkLTc5YzYxOTcxZjVmY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wOC0yNFQxMDo1OTo1MCIsIlByb2plY3QiOnsiJHJlZiI6IjgifX0sIlVzZU51bWJlcmluZ1R5cGVPZlBhcmVudERvY3VtZW50IjpmYWxzZX1dLCJGb3JtYXR0ZWRUZXh0Ijp7IiRpZCI6IjIyIiwiQ291bnQiOjEsIlRleHRVbml0cyI6W3siJGlkIjoiMjMiLCJGb250U3R5bGUiOnsiJGlkIjoiMjQiLCJOZXV0cmFsIjp0cnVlfSwiUmVhZGluZ09yZGVyIjoxLCJUZXh0IjoiKDQzKSJ9XX0sIlRhZyI6IkNpdGF2aVBsYWNlaG9sZGVyIzcyOTZjOGM0LWIwMWEtNDdlOC05MDVmLWVlNWU1NmQ4ZTc4NCIsIlRleHQiOiIoNDMpIiwiV0FJVmVyc2lvbiI6IjYuMTQuMC4wIn0=}</w:instrText>
          </w:r>
          <w:r>
            <w:rPr>
              <w:sz w:val="24"/>
              <w:szCs w:val="24"/>
              <w:lang w:val="en-US"/>
            </w:rPr>
            <w:fldChar w:fldCharType="separate"/>
          </w:r>
          <w:r>
            <w:rPr>
              <w:sz w:val="24"/>
              <w:szCs w:val="24"/>
              <w:lang w:val="en-US"/>
            </w:rPr>
            <w:t>(43)</w:t>
          </w:r>
          <w:r>
            <w:rPr>
              <w:sz w:val="24"/>
              <w:szCs w:val="24"/>
              <w:lang w:val="en-US"/>
            </w:rPr>
            <w:fldChar w:fldCharType="end"/>
          </w:r>
        </w:sdtContent>
      </w:sdt>
      <w:r>
        <w:rPr>
          <w:sz w:val="24"/>
          <w:szCs w:val="24"/>
          <w:lang w:val="en-US"/>
        </w:rPr>
        <w:t xml:space="preserve">. AMPK becomes activated when the level of ATP decreases indicating high metabolic activity. Via direct phosphorylation of a number of proteins, AMPK downregulates energy-consuming pathways and promotes the activation of energy-producing pathways to restore energy homeostasis of the cell </w:t>
      </w:r>
      <w:sdt>
        <w:sdtPr>
          <w:rPr>
            <w:sz w:val="24"/>
            <w:szCs w:val="24"/>
            <w:lang w:val="en-US"/>
          </w:rPr>
          <w:alias w:val="To edit, see citavi.com/edit"/>
          <w:tag w:val="CitaviPlaceholder#0f491238-b469-4535-958d-b16cf6d197c0"/>
          <w:id w:val="1995828538"/>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TYwMjViLTgzNGYtNDQyNi1iNTU3LWUzNTlhZjM5ZTgxMSIsIlJhbmdlTGVuZ3RoIjo0LCJSZWZlcmVuY2VJZCI6Ijc0MDI1OGRiLTc0MjQtNGMwMC04ZmIwLWRkMzAwYjZkY2N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OS4yMDExIiwiRG9pIjoiMTAuMTAzOC9uY2IyM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MyNDk0MDAiLCJVcmlTdHJpbmciOiJodHRwczovL3d3dy5uY2JpLm5sbS5uaWguZ292L3BtYy9hcnRpY2xlcy9QTUMzMjQ5ND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Y6NTU6MTYiLCJNb2RpZmllZEJ5IjoiX0plbm55IiwiSWQiOiI4MGFjMjBmYi1kZGIyLTRhYTktYTY5MS1iYTY4MmIyYzUzMjciLCJNb2RpZmllZE9uIjoiMjAyMi0wOC0xOVQwNjo1NTox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NiMjMyOSIsIlVyaVN0cmluZyI6Imh0dHBzOi8vZG9pLm9yZy8xMC4xMDM4L25jYjIz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xOVQwNjo1NToxNiIsIk1vZGlmaWVkQnkiOiJfSmVubnkiLCJJZCI6IjgwNzdjNGI5LTI1YTMtNDNkNS1iYTIyLWI1YjQwMTg2ZGY4MCIsIk1vZGlmaWVkT24iOiIyMDIyLTA4LTE5VDA2OjU1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E4OTIxNDIiLCJVcmlTdHJpbmciOiJodHRwOi8vd3d3Lm5jYmkubmxtLm5paC5nb3YvcHVibWVkLzIxODkyMTQ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}</w:instrText>
          </w:r>
          <w:r>
            <w:rPr>
              <w:sz w:val="24"/>
              <w:szCs w:val="24"/>
              <w:lang w:val="en-US"/>
            </w:rPr>
            <w:fldChar w:fldCharType="separate"/>
          </w:r>
          <w:r>
            <w:rPr>
              <w:sz w:val="24"/>
              <w:szCs w:val="24"/>
              <w:lang w:val="en-US"/>
            </w:rPr>
            <w:t>(43)</w:t>
          </w:r>
          <w:r>
            <w:rPr>
              <w:sz w:val="24"/>
              <w:szCs w:val="24"/>
              <w:lang w:val="en-US"/>
            </w:rPr>
            <w:fldChar w:fldCharType="end"/>
          </w:r>
        </w:sdtContent>
      </w:sdt>
      <w:r>
        <w:rPr>
          <w:sz w:val="24"/>
          <w:szCs w:val="24"/>
          <w:lang w:val="en-US"/>
        </w:rPr>
        <w:t>. In this way, the AMPK-pathway plays a major role in the regulation of glucose metabolism, lipid metabolism, cell growth and autophagy. As described earlier, AMD pathophysiology relies on the integrity of the RPE cells, which are the critical interface between photoreceptor cells and the choroid. Dysregulation of RPE metabolic pathways, especially of the AMPK/SIRT1/PGC-1</w:t>
      </w:r>
      <w:r>
        <w:rPr>
          <w:rFonts w:ascii="Symbol" w:hAnsi="Symbol"/>
          <w:sz w:val="24"/>
          <w:szCs w:val="24"/>
          <w:lang w:val="en-US"/>
        </w:rPr>
        <w:t>a</w:t>
      </w:r>
      <w:r>
        <w:rPr>
          <w:sz w:val="24"/>
          <w:szCs w:val="24"/>
          <w:lang w:val="en-US"/>
        </w:rPr>
        <w:t xml:space="preserve"> and of the mTOR pathway are strongly associated with AMD pathophysiology </w:t>
      </w:r>
      <w:sdt>
        <w:sdtPr>
          <w:rPr>
            <w:sz w:val="24"/>
            <w:szCs w:val="24"/>
            <w:lang w:val="en-US"/>
          </w:rPr>
          <w:alias w:val="To edit, see citavi.com/edit"/>
          <w:tag w:val="CitaviPlaceholder#3ed80943-edd4-40ac-9ae0-fa3aa3f85c92"/>
          <w:id w:val="-1879306151"/>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DJiMjAxLWNjYjUtNDIyZS1hOTgxLTgxMTk3MWM4MDk2MiIsIlJhbmdlTGVuZ3RoIjo0LCJSZWZlcmVuY2VJZCI6ImYyMjE3NWQyLWJhYmItNGViNy05YzVmLWViYWZhMTQ4YzI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lBNQzcwMTYwMDciLCJVcmlTdHJpbmciOiJodHRwczovL3d3dy5uY2JpLm5sbS5uaWguZ292L3BtYy9hcnRpY2xlcy9QTUM3MDE2MDA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gtMTlUMDc6MjQ6MDQiLCJNb2RpZmllZEJ5IjoiX0plbm55IiwiSWQiOiIzMTFhYTZkNC0zYjk3LTRjMzYtOTc3MC0zYjE0ZmJmODIyMjAiLCJNb2RpZmllZE9uIjoiMjAyMi0wOC0xOVQwNzoyNDow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xNTk4LTAyMC01OTI0NC00IiwiVXJpU3RyaW5nIjoiaHR0cHM6Ly9kb2kub3JnLzEwLjEwMzgvczQxNTk4LTAyMC01OTI0N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gtMTlUMDc6MjQ6MDQiLCJNb2RpZmllZEJ5IjoiX0plbm55IiwiSWQiOiJkMDc2ZDg4NS04YmNkLTRjNTEtYTc3ZS1lN2U4OTJkNjYwYmQiLCJNb2RpZmllZE9uIjoiMjAyMi0wOC0xOVQwNzoyNDow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MDUxNDY0IiwiVXJpU3RyaW5nIjoiaHR0cDovL3d3dy5uY2JpLm5sbS5uaWguZ292L3B1Ym1lZC8zMjA1MTQ2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E5VDA3OjI0OjA0IiwiTW9kaWZpZWRCeSI6Il9KZW5ueSIsIklkIjoiMTAyMjgwMjktMzI4YS00YWMyLTlhMGYtMDM1ZWNiMmVhMGQwIiwiTW9kaWZpZWRPbiI6IjIwMjItMDgtMTlUMDc6MjQ6MDQiLCJQcm9qZWN0Ijp7IiRyZWYiOiI4In19XSwiTnVtYmVyIjoiMjQ2NCI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}</w:instrText>
          </w:r>
          <w:r>
            <w:rPr>
              <w:sz w:val="24"/>
              <w:szCs w:val="24"/>
              <w:lang w:val="en-US"/>
            </w:rPr>
            <w:fldChar w:fldCharType="separate"/>
          </w:r>
          <w:r>
            <w:rPr>
              <w:sz w:val="24"/>
              <w:szCs w:val="24"/>
              <w:lang w:val="en-US"/>
            </w:rPr>
            <w:t>(44)</w:t>
          </w:r>
          <w:r>
            <w:rPr>
              <w:sz w:val="24"/>
              <w:szCs w:val="24"/>
              <w:lang w:val="en-US"/>
            </w:rPr>
            <w:fldChar w:fldCharType="end"/>
          </w:r>
        </w:sdtContent>
      </w:sdt>
      <w:r>
        <w:rPr>
          <w:sz w:val="24"/>
          <w:szCs w:val="24"/>
          <w:lang w:val="en-US"/>
        </w:rPr>
        <w:t xml:space="preserve">. Metformin directly influences the mitochondrial respiratory chain thereby inducing the AMP-mediated activation of AMPK, the initial step of the AMPK-pathway </w:t>
      </w:r>
      <w:sdt>
        <w:sdtPr>
          <w:rPr>
            <w:sz w:val="24"/>
            <w:szCs w:val="24"/>
            <w:lang w:val="en-US"/>
          </w:rPr>
          <w:alias w:val="To edit, see citavi.com/edit"/>
          <w:tag w:val="CitaviPlaceholder#c0551b7f-b61f-4bf6-b965-b17370ef2520"/>
          <w:id w:val="-1860659519"/>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zAwNmE5LWRlZTYtNGViYS04ODFlLTQ1YmVjYmE2ZWRhMCIsIlJhbmdlU3RhcnQiOj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DgtMjRUMTA6NTk6NTAiLCJQcm9qZWN0Ijp7IiRyZWYiOiI4In19LCJVc2VOdW1iZXJpbmdUeXBlT2ZQYXJlbnREb2N1bWVudCI6ZmFsc2V9LHsiJGlkIjoiMjMiLCIkdHlwZSI6IlN3aXNzQWNhZGVtaWMuQ2l0YXZpLkNpdGF0aW9ucy5Xb3JkUGxhY2Vob2xkZXJFbnRyeSwgU3dpc3NBY2FkZW1pYy5DaXRhdmkiLCJJZCI6ImQzYmUwYWYxLTY5ZDUtNDYyMC1iZDU2LTk0NDdiMWY5YTdkZCIsIlJhbmdlTGVuZ3RoIjoyLCJSZWZlcmVuY2VJZCI6IjVkNWJhODJkLWY5MTEtNDg2Zi04MGIyLWI0NzcxOGVlNDIwNy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ODk3Mzg4IiwiVXJpU3RyaW5nIjoiaHR0cDovL3d3dy5uY2JpLm5sbS5uaWguZ292L3B1Ym1lZC8zMjg5NzM4O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nkiLCJDcmVhdGVkT24iOiIyMDIyLTA4LTA4VDA4OjQ0OjU0IiwiTW9kaWZpZWRCeSI6Il9KZW5ueSIsIklkIjoiMTI4ZWE2OTctZmY3MS00YjA2LTk0NmMtZTdjNjkxMTA1MjhiIiwiTW9kaWZpZWRPbiI6IjIwMjItMDgtMDhUMDg6NDQ6NT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MC4xMjEwL2VuZHJldi9ibmFhMDIzIiwiVXJpU3RyaW5nIjoiaHR0cHM6Ly9kb2kub3JnLzEwLjEyMTAvZW5kcmV2L2JuYWEwMj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wOFQwODo0NDo1NCIsIk1vZGlmaWVkQnkiOiJfSmVubnkiLCJJZCI6ImRmNGVhYTFlLWVmZWMtNDIzOS04OTk3LTYzNzkzNTY1NDFhNSIsIk1vZGlmaWVkT24iOiIyMDIyLTA4LTA4VDA4OjQ0OjU0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Nzg0NjA4NiIsIlVyaVN0cmluZyI6Imh0dHBzOi8vd3d3Lm5jYmkubmxtLm5paC5nb3YvcG1jL2FydGljbGVzL1BNQzc4NDYwOD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}</w:instrText>
          </w:r>
          <w:r>
            <w:rPr>
              <w:sz w:val="24"/>
              <w:szCs w:val="24"/>
              <w:lang w:val="en-US"/>
            </w:rPr>
            <w:fldChar w:fldCharType="separate"/>
          </w:r>
          <w:r>
            <w:rPr>
              <w:sz w:val="24"/>
              <w:szCs w:val="24"/>
              <w:lang w:val="en-US"/>
            </w:rPr>
            <w:t>(2,7)</w:t>
          </w:r>
          <w:r>
            <w:rPr>
              <w:sz w:val="24"/>
              <w:szCs w:val="24"/>
              <w:lang w:val="en-US"/>
            </w:rPr>
            <w:fldChar w:fldCharType="end"/>
          </w:r>
        </w:sdtContent>
      </w:sdt>
      <w:r>
        <w:rPr>
          <w:sz w:val="24"/>
          <w:szCs w:val="24"/>
          <w:lang w:val="en-US"/>
        </w:rPr>
        <w:t xml:space="preserve">. Downstream-signaling within the AMPK pathway is complex. This could explain why the beneficial functions of metformin are as diverse as anti-inflammatory, anti-oxidative, anti-angiogenic and anti-apoptotic </w:t>
      </w:r>
      <w:sdt>
        <w:sdtPr>
          <w:rPr>
            <w:sz w:val="24"/>
            <w:szCs w:val="24"/>
            <w:lang w:val="en-US"/>
          </w:rPr>
          <w:alias w:val="To edit, see citavi.com/edit"/>
          <w:tag w:val="CitaviPlaceholder#bd590f3e-f66a-43a8-84af-dff90a02d70c"/>
          <w:id w:val="-1600942536"/>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WMyNzc2LWQwZjctNDY3Yi1iYjkzLWRhZjUxMmVlNjljMCIsIlJhbmdlTGVuZ3RoIjo0LCJSZWZlcmVuY2VJZCI6ImUyMTcwYjQ0LWQwMjktNGVjMS1hZTk0LTA5YzAxMmVmZT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4wOC4yMDIxIiwiRG9pIjoiMTAuMTgyNDAvaWpvLjIwMjEuMDguMj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0MTQwOTQiLCJVcmlTdHJpbmciOiJodHRwOi8vd3d3Lm5jYmkubmxtLm5paC5nb3YvcHVibWVkLzM0NDE0MDk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eSIsIkNyZWF0ZWRPbiI6IjIwMjItMDctMThUMTA6MTM6MTQiLCJNb2RpZmllZEJ5IjoiX0plbm55IiwiSWQiOiIzNTBiZjQxZS0zMWE0LTQ2NmUtOWRmMC04Yjc2YjMxYTk5MjgiLCJNb2RpZmllZE9uIjoiMjAyMi0wNy0xOFQxMDoxMzoxN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zNDIyODYiLCJVcmlTdHJpbmciOiJodHRwczovL3d3dy5uY2JpLm5sbS5uaWguZ292L3BtYy9hcnRpY2xlcy9QTUM4MzQyMjg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kZmRlNDI0MS0xMTBjLTQ4MzktODg5OS1kYTlmNjk4YjE4MDkiLCJNb2RpZmllZE9uIjoiMjAyMi0wNy0xOFQxMDoxMzox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4MjQwL2lqby4yMDIxLjA4LjIwIiwiVXJpU3RyaW5nIjoiaHR0cHM6Ly9kb2kub3JnLzEwLjE4MjQwL2lqby4yMDIxLjA4LjI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}</w:instrText>
          </w:r>
          <w:r>
            <w:rPr>
              <w:sz w:val="24"/>
              <w:szCs w:val="24"/>
              <w:lang w:val="en-US"/>
            </w:rPr>
            <w:fldChar w:fldCharType="separate"/>
          </w:r>
          <w:r>
            <w:rPr>
              <w:sz w:val="24"/>
              <w:szCs w:val="24"/>
              <w:lang w:val="en-US"/>
            </w:rPr>
            <w:t>(45)</w:t>
          </w:r>
          <w:r>
            <w:rPr>
              <w:sz w:val="24"/>
              <w:szCs w:val="24"/>
              <w:lang w:val="en-US"/>
            </w:rPr>
            <w:fldChar w:fldCharType="end"/>
          </w:r>
        </w:sdtContent>
      </w:sdt>
      <w:r>
        <w:rPr>
          <w:sz w:val="24"/>
          <w:szCs w:val="24"/>
          <w:lang w:val="en-US"/>
        </w:rPr>
        <w:t xml:space="preserve">.   </w:t>
      </w:r>
    </w:p>
    <w:p>
      <w:pPr>
        <w:ind w:left="567"/>
        <w:jc w:val="both"/>
        <w:rPr>
          <w:sz w:val="24"/>
          <w:szCs w:val="24"/>
          <w:lang w:val="en-US"/>
        </w:rPr>
      </w:pPr>
      <w:r>
        <w:rPr>
          <w:sz w:val="24"/>
          <w:szCs w:val="24"/>
          <w:lang w:val="en-US"/>
        </w:rPr>
        <w:t xml:space="preserve">A second mode of action, is the ability of metformin to reduce chronic inflammation by improving the metabolic state. Additionally, several direct anti-inflammatory effects have been described, although not directly in the context of AMD but as a general effect of metformin </w:t>
      </w:r>
      <w:sdt>
        <w:sdtPr>
          <w:rPr>
            <w:sz w:val="24"/>
            <w:szCs w:val="24"/>
            <w:lang w:val="en-US"/>
          </w:rPr>
          <w:alias w:val="To edit, see citavi.com/edit"/>
          <w:tag w:val="CitaviPlaceholder#d9a572d9-8479-41ce-af18-6ca2d98a5228"/>
          <w:id w:val="-1341308403"/>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zNkZmZhLWU2ZWEtNGExNy1iM2RiLTlkODkzODFiNDJhZ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DgtMjRUMTA6NTk6NTAiLCJQcm9qZWN0Ijp7IiRyZWYiOiI4In19LCJVc2VOdW1iZXJpbmdUeXBlT2ZQYXJlbnREb2N1bWVudCI6ZmFsc2V9XSwiRm9ybWF0dGVkVGV4dCI6eyIkaWQiOiIyMCIsIkNvdW50IjoxLCJUZXh0VW5pdHMiOlt7IiRpZCI6IjIxIiwiRm9udFN0eWxlIjp7IiRpZCI6IjIyIiwiTmV1dHJhbCI6dHJ1ZX0sIlJlYWRpbmdPcmRlciI6MSwiVGV4dCI6Iig0NikifV19LCJUYWciOiJDaXRhdmlQbGFjZWhvbGRlciNkOWE1NzJkOS04NDc5LTQxY2UtYWYxOC02Y2EyZDk4YTUyMjgiLCJUZXh0IjoiKDQ2KSIsIldBSVZlcnNpb24iOiI2LjE0LjAuMCJ9}</w:instrText>
          </w:r>
          <w:r>
            <w:rPr>
              <w:sz w:val="24"/>
              <w:szCs w:val="24"/>
              <w:lang w:val="en-US"/>
            </w:rPr>
            <w:fldChar w:fldCharType="separate"/>
          </w:r>
          <w:r>
            <w:rPr>
              <w:sz w:val="24"/>
              <w:szCs w:val="24"/>
              <w:lang w:val="en-US"/>
            </w:rPr>
            <w:t>(46)</w:t>
          </w:r>
          <w:r>
            <w:rPr>
              <w:sz w:val="24"/>
              <w:szCs w:val="24"/>
              <w:lang w:val="en-US"/>
            </w:rPr>
            <w:fldChar w:fldCharType="end"/>
          </w:r>
        </w:sdtContent>
      </w:sdt>
      <w:r>
        <w:rPr>
          <w:sz w:val="24"/>
          <w:szCs w:val="24"/>
          <w:lang w:val="en-US"/>
        </w:rPr>
        <w:t xml:space="preserve">. This includes decreasing reactive oxygen species and lowering levels of inflammatory cytokines </w:t>
      </w:r>
      <w:sdt>
        <w:sdtPr>
          <w:rPr>
            <w:sz w:val="24"/>
            <w:szCs w:val="24"/>
            <w:lang w:val="en-US"/>
          </w:rPr>
          <w:alias w:val="To edit, see citavi.com/edit"/>
          <w:tag w:val="CitaviPlaceholder#2576bf1f-f9b7-40c1-ac5b-4c3c8ccc1826"/>
          <w:id w:val="-1282572767"/>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zhhOTVmLTMxZWQtNDkzNC04YTY1LWViMzc1NTY3OTAxOCIsIlJhbmdlTGVuZ3RoIjo0LCJSZWZlcmVuY2VJZCI6ImQzYzczMmMwLTA3YTItNGJmOS04NGY4LTcwYWRhMWVlMGM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4MTYzNTc3IiwiVXJpU3RyaW5nIjoiaHR0cHM6Ly93d3cubmNiaS5ubG0ubmloLmdvdi9wbWMvYXJ0aWNsZXMvUE1DODE2MzU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4LTIyVDEyOjMwOjAyIiwiTW9kaWZpZWRCeSI6Il9KZW5ueSIsIklkIjoiM2NmOGY5YjAtNTE5OC00M2YxLWE1NGItYWJmMTViYmJkMjc4IiwiTW9kaWZpZWRPbiI6IjIwMjItMDgtMjJUMTI6MzA6M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UyL2FqcGNlbGwuMDA2MDQuMjAyMCIsIlVyaVN0cmluZyI6Imh0dHBzOi8vZG9pLm9yZy8xMC4xMTUyL2FqcGNlbGwuMDA2MDQuMjA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4LTIyVDEyOjMwOjAyIiwiTW9kaWZpZWRCeSI6Il9KZW5ueSIsIklkIjoiMTYwMDgyMGEtZGE2Yy00ZGYwLWI5OWQtOWVjMGU3MWQwNTFmIiwiTW9kaWZpZWRPbiI6IjIwMjItMDgtMjJUMTI6MzA6M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zY4OTQ3OCIsIlVyaVN0cmluZyI6Imh0dHA6Ly93d3cubmNiaS5ubG0ubmloLmdvdi9wdWJtZWQvMzM2ODk0N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}</w:instrText>
          </w:r>
          <w:r>
            <w:rPr>
              <w:sz w:val="24"/>
              <w:szCs w:val="24"/>
              <w:lang w:val="en-US"/>
            </w:rPr>
            <w:fldChar w:fldCharType="separate"/>
          </w:r>
          <w:r>
            <w:rPr>
              <w:sz w:val="24"/>
              <w:szCs w:val="24"/>
              <w:lang w:val="en-US"/>
            </w:rPr>
            <w:t>(46)</w:t>
          </w:r>
          <w:r>
            <w:rPr>
              <w:sz w:val="24"/>
              <w:szCs w:val="24"/>
              <w:lang w:val="en-US"/>
            </w:rPr>
            <w:fldChar w:fldCharType="end"/>
          </w:r>
        </w:sdtContent>
      </w:sdt>
      <w:r>
        <w:rPr>
          <w:sz w:val="24"/>
          <w:szCs w:val="24"/>
          <w:lang w:val="en-US"/>
        </w:rPr>
        <w:t xml:space="preserve">. Interestingly, in the context of acute respiratory distressed syndrome (ARDS), a common inflammatory condition in severe Covid-19, metformin has been shown to inhibit the activation of the NLRP3 inflammasome thereby ameliorating the course of this life-threatening complication </w:t>
      </w:r>
      <w:sdt>
        <w:sdtPr>
          <w:rPr>
            <w:sz w:val="24"/>
            <w:szCs w:val="24"/>
            <w:lang w:val="en-US"/>
          </w:rPr>
          <w:alias w:val="To edit, see citavi.com/edit"/>
          <w:tag w:val="CitaviPlaceholder#56082b24-db8f-4097-b74b-677da13d50dc"/>
          <w:id w:val="773978877"/>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2JmN2YzLWQ5MWYtNGY3NS05ZGE4LWZlZGY5NmIwOWI4ZCIsIlJhbmdlTGVuZ3RoIjo0LCJSZWZlcmVuY2VJZCI6ImJmNTkzYmY1LTczMmItNGI1My04YjNjLWE2NjUzZjMzYj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A2LjIwMjEiLCJEb2kiOiIxMC4xMDE2L2ouaW1tdW5pLjIwMjEuMDUuMDA0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lBNQzgxODk3NjUiLCJVcmlTdHJpbmciOiJodHRwczovL3d3dy5uY2JpLm5sbS5uaWguZ292L3BtYy9hcnRpY2xlcy9QTUM4MTg5NzY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JjZjk4M2I5MS0wNWU2LTQ4MGEtOGU1ZC05ODQwNjU0MWQ3OTMiLCJNb2RpZmllZE9uIjoiMjAyMi0wNy0xOFQxMDoxMzoxNC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pbW11bmkuMjAyMS4wNS4wMDQiLCJVcmlTdHJpbmciOiJodHRwczovL2RvaS5vcmcvMTAuMTAxNi9qLmltbXVuaS4yMDIxLjA1LjAwN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Y2YxNzE2MWQtMzFmNy00ZjE3LThmYzctMjcxODIyYjI2YjQwIiwiTW9kaWZpZWRPbiI6IjIwMjItMDctMThUMTA6MTM6MTQ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NDExNTk2NCIsIlVyaVN0cmluZyI6Imh0dHA6Ly93d3cubmNiaS5ubG0ubmloLmdvdi9wdWJtZWQvMzQxMTU5NjQ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}</w:instrText>
          </w:r>
          <w:r>
            <w:rPr>
              <w:sz w:val="24"/>
              <w:szCs w:val="24"/>
              <w:lang w:val="en-US"/>
            </w:rPr>
            <w:fldChar w:fldCharType="separate"/>
          </w:r>
          <w:r>
            <w:rPr>
              <w:sz w:val="24"/>
              <w:szCs w:val="24"/>
              <w:lang w:val="en-US"/>
            </w:rPr>
            <w:t>(47)</w:t>
          </w:r>
          <w:r>
            <w:rPr>
              <w:sz w:val="24"/>
              <w:szCs w:val="24"/>
              <w:lang w:val="en-US"/>
            </w:rPr>
            <w:fldChar w:fldCharType="end"/>
          </w:r>
        </w:sdtContent>
      </w:sdt>
      <w:r>
        <w:rPr>
          <w:sz w:val="24"/>
          <w:szCs w:val="24"/>
          <w:lang w:val="en-US"/>
        </w:rPr>
        <w:t xml:space="preserve">. This corroborates findings that another direct NLRP3 inhibitor (fluoxetine) is associated with reduced risk to develop AMD. Possibly, metformin is able to prevent NLRP3 inflammasome activation in RPE cells to prevent their degeneration </w:t>
      </w:r>
      <w:sdt>
        <w:sdtPr>
          <w:rPr>
            <w:sz w:val="24"/>
            <w:szCs w:val="24"/>
            <w:lang w:val="en-US"/>
          </w:rPr>
          <w:alias w:val="To edit, see citavi.com/edit"/>
          <w:tag w:val="CitaviPlaceholder#2618278a-af25-46f5-b8d4-c2454919320d"/>
          <w:id w:val="-1196457341"/>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TYyMmU0LTNiY2YtNGY5Ni1hMGFmLTgyZDY1NmU2YWI3OCIsIlJhbmdlTGVuZ3RoIjo0LCJSZWZlcmVuY2VJZCI6IjkzYzIwZDY4LWE1NzQtNDAxZS05YTNhLWM4N2UxMWQx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zNDYyMDcxMSIsIlVyaVN0cmluZyI6Imh0dHA6Ly93d3cubmNiaS5ubG0ubmloLmdvdi9wdWJtZWQvMzQ2MjA3MT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OC0yMlQxMzowNjozNSIsIk1vZGlmaWVkQnkiOiJfSmVubnkiLCJJZCI6IjgzY2Q3MWJiLWU1MzgtNDFhNC05M2JlLTY5OWNjM2E3MzY1NiIsIk1vZGlmaWVkT24iOiIyMDIyLTA4LTIyVDEzOjA2OjM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ODUyMjI2OSIsIlVyaVN0cmluZyI6Imh0dHBzOi8vd3d3Lm5jYmkubmxtLm5paC5nb3YvcG1jL2FydGljbGVzL1BNQzg1MjIyNj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5IiwiQ3JlYXRlZE9uIjoiMjAyMi0wOC0yMlQxMzowNjozNSIsIk1vZGlmaWVkQnkiOiJfSmVubnkiLCJJZCI6IjE4ZDBkYWQ0LWNlNTMtNDk4MS04MGU4LTFhNmQ1OWIyOWY4ZiIsIk1vZGlmaWVkT24iOiIyMDIyLTA4LTIyVDEzOjA2OjM1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3My9wbmFzLjIxMDI5NzUxMTgiLCJVcmlTdHJpbmciOiJodHRwczovL2RvaS5vcmcvMTAuMTA3My9wbmFzLjIxMDI5NzUxM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5IiwiQ3JlYXRlZE9uIjoiMjAyMi0wOC0yMlQxMzowNjozNSIsIk1vZGlmaWVkQnkiOiJfSmVubnkiLCJJZCI6IjY2MjVmOTBmLWI0OTMtNDA1Mi1hYTdmLWJiYzM2YzcwMTY3MCIsIk1vZGlmaWVkT24iOiIyMDIyLTA4LTIyVDEzOjA2OjM1IiwiUHJvamVjdCI6eyIkcmVmIjoiOCJ9fV0sIk51bWJlciI6IjQx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}</w:instrText>
          </w:r>
          <w:r>
            <w:rPr>
              <w:sz w:val="24"/>
              <w:szCs w:val="24"/>
              <w:lang w:val="en-US"/>
            </w:rPr>
            <w:fldChar w:fldCharType="separate"/>
          </w:r>
          <w:r>
            <w:rPr>
              <w:sz w:val="24"/>
              <w:szCs w:val="24"/>
              <w:lang w:val="en-US"/>
            </w:rPr>
            <w:t>(48)</w:t>
          </w:r>
          <w:r>
            <w:rPr>
              <w:sz w:val="24"/>
              <w:szCs w:val="24"/>
              <w:lang w:val="en-US"/>
            </w:rPr>
            <w:fldChar w:fldCharType="end"/>
          </w:r>
        </w:sdtContent>
      </w:sdt>
      <w:r>
        <w:rPr>
          <w:sz w:val="24"/>
          <w:szCs w:val="24"/>
          <w:lang w:val="en-US"/>
        </w:rPr>
        <w:t>.</w:t>
      </w:r>
    </w:p>
    <w:p>
      <w:pPr>
        <w:pStyle w:val="2"/>
        <w:rPr>
          <w:b/>
          <w:bCs/>
          <w:sz w:val="24"/>
          <w:szCs w:val="24"/>
          <w:lang w:val="en-US"/>
        </w:rPr>
      </w:pPr>
      <w:r>
        <w:rPr>
          <w:b/>
          <w:bCs/>
          <w:sz w:val="24"/>
          <w:szCs w:val="24"/>
          <w:lang w:val="en-US"/>
        </w:rPr>
        <w:t>CONCLUSION</w:t>
      </w:r>
    </w:p>
    <w:p>
      <w:pPr>
        <w:jc w:val="both"/>
        <w:rPr>
          <w:sz w:val="24"/>
          <w:szCs w:val="24"/>
          <w:lang w:val="en-US"/>
        </w:rPr>
      </w:pPr>
      <w:r>
        <w:rPr>
          <w:sz w:val="24"/>
          <w:szCs w:val="24"/>
          <w:lang w:val="en-US"/>
        </w:rPr>
        <w:t>Evidence is increasing that metformin, the most commonly prescribed oral antihyperglycemic drug, influences a variety of physiological functions besides its classical glucose-lowering effect. Essentially, this includes anti-inflammatory, anti-angiogenic, anti-oxidative, anti-apoptotic, neuroprotective and anti-ageing effects. In addition, it has been shown that metformin is able to enhance the effect of anti-VEGF agents in the treatment of diabetic macular edema. The latter is especially interesting for patients with reduced anti-VEGF responses. Further investigations should elucidate the underlying mechanism of action and if this effect can also be observed in patients with neovascular AMD.</w:t>
      </w:r>
    </w:p>
    <w:p>
      <w:pPr>
        <w:jc w:val="both"/>
        <w:rPr>
          <w:sz w:val="24"/>
          <w:szCs w:val="24"/>
          <w:lang w:val="en-US"/>
        </w:rPr>
      </w:pPr>
      <w:r>
        <w:rPr>
          <w:sz w:val="24"/>
          <w:szCs w:val="24"/>
          <w:lang w:val="en-US"/>
        </w:rPr>
        <w:t xml:space="preserve">Beyond all the reported beneficial properties of metformin, there are also some disadvantages associated with the use of metformin that should be taken into account before using metformin as a "cure it all medication". Reported disadvantages include vitamin B12 deficiency, increased risk of lactic acidosis, and alteration of 745 proteins with uncertain consequences </w:t>
      </w:r>
      <w:sdt>
        <w:sdtPr>
          <w:rPr>
            <w:sz w:val="24"/>
            <w:szCs w:val="24"/>
            <w:lang w:val="en-US"/>
          </w:rPr>
          <w:alias w:val="To edit, see citavi.com/edit"/>
          <w:tag w:val="CitaviPlaceholder#dfe41fc6-df12-4338-a1a5-f801d4e76d1b"/>
          <w:id w:val="1458454280"/>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2YxZjIyLTM2NDQtNDBmNS05ZWE4LTA5NTRiY2Y0M2E0MSIsIlJhbmdlTGVuZ3RoIjozLCJSZWZlcmVuY2VJZCI6IjZmZDdkMTAwLWQ5YmUtNGY2My04NmVjLWYxN2Y5NzJmODNj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4LjIwMTkiLCJEb2kiOiIxMC4xMDE2L2oudGVtLjIwMTkuMDcuMDE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Y3Nzk1MjQiLCJVcmlTdHJpbmciOiJodHRwczovL3d3dy5uY2JpLm5sbS5uaWguZ292L3BtYy9hcnRpY2xlcy9QTUM2Nzc5NT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eSIsIkNyZWF0ZWRPbiI6IjIwMjItMDctMThUMTA6MTM6MTQiLCJNb2RpZmllZEJ5IjoiX0plbm55IiwiSWQiOiIyMzQxNDFlYi1jYTg0LTQ1MzgtYWI3Yi0yNGE2YzgwZTFiYTEiLCJNb2RpZmllZE9uIjoiMjAyMi0wNy0xOFQxMDoxMzox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ZW0uMjAxOS4wNy4wMTUiLCJVcmlTdHJpbmciOiJodHRwczovL2RvaS5vcmcvMTAuMTAxNi9qLnRlbS4yMDE5LjA3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E4VDEwOjEzOjE0IiwiTW9kaWZpZWRCeSI6Il9KZW5ueSIsIklkIjoiMWI3NTc3N2EtZTFiYy00ZDAyLWIyZjItZGM1ZWY0YTdjMTk5IiwiTW9kaWZpZWRPbiI6IjIwMjItMDctMThUMTA6MTM6MT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TQwNTc3NCIsIlVyaVN0cmluZyI6Imh0dHA6Ly93d3cubmNiaS5ubG0ubmloLmdvdi9wdWJtZWQvMzE0MDU3N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}</w:instrText>
          </w:r>
          <w:r>
            <w:rPr>
              <w:sz w:val="24"/>
              <w:szCs w:val="24"/>
              <w:lang w:val="en-US"/>
            </w:rPr>
            <w:fldChar w:fldCharType="separate"/>
          </w:r>
          <w:r>
            <w:rPr>
              <w:sz w:val="24"/>
              <w:szCs w:val="24"/>
              <w:lang w:val="en-US"/>
            </w:rPr>
            <w:t>(7)</w:t>
          </w:r>
          <w:r>
            <w:rPr>
              <w:sz w:val="24"/>
              <w:szCs w:val="24"/>
              <w:lang w:val="en-US"/>
            </w:rPr>
            <w:fldChar w:fldCharType="end"/>
          </w:r>
        </w:sdtContent>
      </w:sdt>
      <w:r>
        <w:rPr>
          <w:sz w:val="24"/>
          <w:szCs w:val="24"/>
          <w:lang w:val="en-US"/>
        </w:rPr>
        <w:t>. On top of that, metformin is known to have various gastrointestinal side effects, although these can be minimized by gradually increasing the dose, for example.</w:t>
      </w:r>
    </w:p>
    <w:p>
      <w:pPr>
        <w:jc w:val="both"/>
        <w:rPr>
          <w:sz w:val="24"/>
          <w:szCs w:val="24"/>
          <w:lang w:val="en-US"/>
        </w:rPr>
      </w:pPr>
      <w:r>
        <w:rPr>
          <w:sz w:val="24"/>
          <w:szCs w:val="24"/>
          <w:lang w:val="en-US"/>
        </w:rPr>
        <w:t xml:space="preserve">Furthermore, a study of Ebeling et al. that analyzed the influence of metformin on individual patient-derived RPE cell-lines indicated that the effect of metformin was not uniform across all patients. The group suggests that patient specific responsiveness to metformin should be taken into account before prescription and that approaches towards personalized medicine are necessary </w:t>
      </w:r>
      <w:sdt>
        <w:sdtPr>
          <w:rPr>
            <w:sz w:val="24"/>
            <w:szCs w:val="24"/>
            <w:lang w:val="en-US"/>
          </w:rPr>
          <w:alias w:val="To edit, see citavi.com/edit"/>
          <w:tag w:val="CitaviPlaceholder#85cccfa3-e4a2-461d-90b6-c114927d23de"/>
          <w:id w:val="-2005424932"/>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TQ2NjU2LTFhOWEtNDcxNS1iNjM3LTRmN2UwNzU4ZDJhYiIsIlJhbmdlTGVuZ3RoIjo0LCJSZWZlcmVuY2VJZCI6Ijg2OTRhMDZkLTIxNjItNGZjNi04ZGNhLWI2MjQ3NGUzMDN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QuMDEuMjAyMiIsIkRvaSI6IjEwLjMzOTAvcGgxNTAxMDA2M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4NzgxNzU5IiwiVXJpU3RyaW5nIjoiaHR0cHM6Ly93d3cubmNiaS5ubG0ubmloLmdvdi9wbWMvYXJ0aWNsZXMvUE1DODc4MTc1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nkiLCJDcmVhdGVkT24iOiIyMDIyLTA3LTIwVDEzOjUxOjEwIiwiTW9kaWZpZWRCeSI6Il9KZW5ueSIsIklkIjoiMzZlOGUzZmUtZDU1Ni00YTJjLThiMGMtNWEyOWMzMDMyZTkxIiwiTW9kaWZpZWRPbiI6IjIwMjItMDctMjBUMTM6NTE6MTA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TA1NjExOSIsIlVyaVN0cmluZyI6Imh0dHA6Ly93d3cubmNiaS5ubG0ubmloLmdvdi9wdWJtZWQvMzUwNTYx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5IiwiQ3JlYXRlZE9uIjoiMjAyMi0wNy0yMFQxMzo1MToxMCIsIk1vZGlmaWVkQnkiOiJfSmVubnkiLCJJZCI6IjBlYWY3N2NjLTJhNWYtNDAyOC1iMTJhLTU5OTI3YjkwZGNiZSIsIk1vZGlmaWVkT24iOiIyMDIyLTA3LTIwVDEzOjUxOjEw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zM5MC9waDE1MDEwMDYyIiwiVXJpU3RyaW5nIjoiaHR0cHM6Ly9kb2kub3JnLzEwLjMzOTAvcGgxNTAxMDA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nkiLCJDcmVhdGVkT24iOiIyMDIyLTA3LTIwVDEzOjUxOjEwIiwiTW9kaWZpZWRCeSI6Il9KZW5ueSIsIklkIjoiMWNmZGM3ZTktMDhjZS00NTM3LWE4ZDEtZWYwZTRmNzQ3MDE5IiwiTW9kaWZpZWRPbiI6IjIwMjItMDctMjBUMTM6NTE6MTAiLCJQcm9qZWN0Ijp7IiRyZWYiOiI4In19XSwiTnVtYmVyIjoiNjI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}</w:instrText>
          </w:r>
          <w:r>
            <w:rPr>
              <w:sz w:val="24"/>
              <w:szCs w:val="24"/>
              <w:lang w:val="en-US"/>
            </w:rPr>
            <w:fldChar w:fldCharType="separate"/>
          </w:r>
          <w:r>
            <w:rPr>
              <w:sz w:val="24"/>
              <w:szCs w:val="24"/>
              <w:lang w:val="en-US"/>
            </w:rPr>
            <w:t>(49)</w:t>
          </w:r>
          <w:r>
            <w:rPr>
              <w:sz w:val="24"/>
              <w:szCs w:val="24"/>
              <w:lang w:val="en-US"/>
            </w:rPr>
            <w:fldChar w:fldCharType="end"/>
          </w:r>
        </w:sdtContent>
      </w:sdt>
      <w:r>
        <w:rPr>
          <w:sz w:val="24"/>
          <w:szCs w:val="24"/>
          <w:lang w:val="en-US"/>
        </w:rPr>
        <w:t xml:space="preserve">. </w:t>
      </w:r>
    </w:p>
    <w:p>
      <w:pPr>
        <w:jc w:val="both"/>
        <w:rPr>
          <w:sz w:val="24"/>
          <w:szCs w:val="24"/>
          <w:lang w:val="en-US"/>
        </w:rPr>
      </w:pPr>
      <w:r>
        <w:rPr>
          <w:sz w:val="24"/>
          <w:szCs w:val="24"/>
          <w:lang w:val="en-US"/>
        </w:rPr>
        <w:t xml:space="preserve">In the future, more prospective trials are needed to confirm in more detail how the beneficial effects of metformin influence the pathophysiology of AMD and other diseases for which metformin use has been associated with beneficial outcomes. There is one ongoing prospective, phase II clinical trial that is investigating the ability of metformin to decrease the progression of geographic atrophy in non-diabetic patients with AMD </w:t>
      </w:r>
      <w:sdt>
        <w:sdtPr>
          <w:rPr>
            <w:sz w:val="24"/>
            <w:szCs w:val="24"/>
            <w:lang w:val="en-US"/>
          </w:rPr>
          <w:alias w:val="To edit, see citavi.com/edit"/>
          <w:tag w:val="CitaviPlaceholder#bb054407-1750-4c68-a9a7-4e1f985f4df6"/>
          <w:id w:val="-909618090"/>
          <w:placeholder>
            <w:docPart w:val="DefaultPlaceholder_-1854013440"/>
          </w:placeholder>
        </w:sdtPr>
        <w:sdtEndPr>
          <w:rPr>
            <w:sz w:val="24"/>
            <w:szCs w:val="24"/>
            <w:lang w:val="en-US"/>
          </w:rPr>
        </w:sdtEndPr>
        <w:sdtContent>
          <w:r>
            <w:rPr>
              <w:sz w:val="24"/>
              <w:szCs w:val="24"/>
              <w:lang w:val="en-US"/>
            </w:rPr>
            <w:fldChar w:fldCharType="begin"/>
          </w:r>
          <w:r>
            <w:rPr>
              <w:sz w:val="24"/>
              <w:szCs w:val="24"/>
              <w:lang w:val="en-US"/>
            </w:rP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RiMzNhLTk4NWUtNDc3NC04OTc3LTRjMGUwNDMyNjQ3ZCIsIlJhbmdlTGVuZ3RoIjo0LCJSZWZlcmVuY2VJZCI6IjhkY2ZlZWE5LWE1MzktNDQ2Ni05ZTliLWEwZjEwZTNjY2J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guMjAyMiIsIkF1dGhvcnMiOlt7IiRpZCI6IjciLCIkdHlwZSI6IlN3aXNzQWNhZGVtaWMuQ2l0YXZpLlBlcnNvbiwgU3dpc3NBY2FkZW1pYy5DaXRhdmkiLCJMYXN0TmFtZSI6IlVuaXZlcnNpdHkgb2YgQ2FsaWZvcm5pYSwgU2FuIEZyYW5jaXNjbyIsIlByb3RlY3RlZCI6ZmFsc2UsIlNleCI6MCwiQ3JlYXRlZEJ5IjoiX0plbm55IiwiQ3JlYXRlZE9uIjoiMjAyMi0wOC0xMlQxMjo0MDoyMiIsIk1vZGlmaWVkQnkiOiJfSmVubnkiLCJJZCI6IjkwNTA5ZjgwLTJmOTAtNDU1My05NWRhLWY0MDkzYmVlMmUxZCIsIk1vZGlmaWVkT24iOiIyMDIyLTA4LTEyVDEyOjQwOjI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bGluaWNhbHRyaWFscy5nb3YvY3QyL3Nob3cvTkNUMDI2ODQ1Nzg/Y29uZD1tZXRmb3JtaW4rbWFjdWxhcitkZWdlbmVyYXRpb24mZHJhdz0yJnJhbms9MSIsIlVyaVN0cmluZyI6Imh0dHBzOi8vY2xpbmljYWx0cmlhbHMuZ292L2N0Mi9zaG93L05DVDAyNjg0NTc4P2NvbmQ9bWV0Zm9ybWluK21hY3VsYXIrZGVnZW5lcmF0aW9uJmRyYXc9MiZyYW5rP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}</w:instrText>
          </w:r>
          <w:r>
            <w:rPr>
              <w:sz w:val="24"/>
              <w:szCs w:val="24"/>
              <w:lang w:val="en-US"/>
            </w:rPr>
            <w:fldChar w:fldCharType="separate"/>
          </w:r>
          <w:r>
            <w:rPr>
              <w:sz w:val="24"/>
              <w:szCs w:val="24"/>
              <w:lang w:val="en-US"/>
            </w:rPr>
            <w:t>(50)</w:t>
          </w:r>
          <w:r>
            <w:rPr>
              <w:sz w:val="24"/>
              <w:szCs w:val="24"/>
              <w:lang w:val="en-US"/>
            </w:rPr>
            <w:fldChar w:fldCharType="end"/>
          </w:r>
        </w:sdtContent>
      </w:sdt>
      <w:r>
        <w:rPr>
          <w:sz w:val="24"/>
          <w:szCs w:val="24"/>
          <w:lang w:val="en-US"/>
        </w:rPr>
        <w:t>. Study completion is expected by the end of 2024.</w:t>
      </w:r>
    </w:p>
    <w:p>
      <w:pPr>
        <w:pStyle w:val="2"/>
        <w:rPr>
          <w:lang w:val="en-US"/>
        </w:rPr>
      </w:pPr>
      <w:r>
        <w:rPr>
          <w:lang w:val="en-US"/>
        </w:rPr>
        <w:t>Author’s contributions</w:t>
      </w:r>
    </w:p>
    <w:p>
      <w:pPr>
        <w:rPr>
          <w:lang w:val="en-US"/>
        </w:rPr>
      </w:pPr>
      <w:r>
        <w:rPr>
          <w:lang w:val="en-US"/>
        </w:rPr>
        <w:t>The authors contributed equally to the article.</w:t>
      </w:r>
    </w:p>
    <w:p>
      <w:pPr>
        <w:pStyle w:val="2"/>
        <w:rPr>
          <w:lang w:val="en-US"/>
        </w:rPr>
      </w:pPr>
      <w:r>
        <w:rPr>
          <w:lang w:val="en-US"/>
        </w:rPr>
        <w:t>Conflicts of interest</w:t>
      </w:r>
    </w:p>
    <w:p>
      <w:pPr>
        <w:jc w:val="both"/>
        <w:rPr>
          <w:sz w:val="24"/>
          <w:szCs w:val="24"/>
          <w:lang w:val="en-US"/>
        </w:rPr>
      </w:pPr>
      <w:r>
        <w:rPr>
          <w:sz w:val="24"/>
          <w:szCs w:val="24"/>
          <w:lang w:val="en-US"/>
        </w:rPr>
        <w:t>I declare that I have no conflicts of interest.</w:t>
      </w:r>
    </w:p>
    <w:p>
      <w:pPr>
        <w:pStyle w:val="2"/>
        <w:rPr>
          <w:lang w:val="en-US"/>
        </w:rPr>
      </w:pPr>
      <w:r>
        <w:rPr>
          <w:lang w:val="en-US"/>
        </w:rPr>
        <w:t>Ethical approval and consent to participate</w:t>
      </w:r>
    </w:p>
    <w:p>
      <w:pPr>
        <w:jc w:val="both"/>
        <w:rPr>
          <w:sz w:val="24"/>
          <w:szCs w:val="24"/>
          <w:lang w:val="en-US"/>
        </w:rPr>
      </w:pPr>
      <w:r>
        <w:rPr>
          <w:sz w:val="24"/>
          <w:szCs w:val="24"/>
          <w:lang w:val="en-US"/>
        </w:rPr>
        <w:t>Not applicable.</w:t>
      </w:r>
    </w:p>
    <w:p>
      <w:pPr>
        <w:pStyle w:val="2"/>
        <w:rPr>
          <w:lang w:val="en-US"/>
        </w:rPr>
      </w:pPr>
      <w:r>
        <w:rPr>
          <w:lang w:val="en-US"/>
        </w:rPr>
        <w:t>Consent for publication</w:t>
      </w:r>
    </w:p>
    <w:p>
      <w:pPr>
        <w:jc w:val="both"/>
        <w:rPr>
          <w:sz w:val="24"/>
          <w:szCs w:val="24"/>
          <w:lang w:val="en-US"/>
        </w:rPr>
      </w:pPr>
      <w:r>
        <w:rPr>
          <w:sz w:val="24"/>
          <w:szCs w:val="24"/>
          <w:lang w:val="en-US"/>
        </w:rPr>
        <w:t>Not applicable.</w:t>
      </w:r>
    </w:p>
    <w:p>
      <w:pPr>
        <w:jc w:val="both"/>
        <w:rPr>
          <w:sz w:val="24"/>
          <w:szCs w:val="24"/>
          <w:lang w:val="en-US"/>
        </w:rPr>
        <w:sectPr>
          <w:pgSz w:w="11906" w:h="16838"/>
          <w:pgMar w:top="1417" w:right="1417" w:bottom="1134" w:left="1417" w:header="708" w:footer="708" w:gutter="0"/>
          <w:lnNumType w:countBy="1" w:restart="continuous"/>
          <w:cols w:space="708" w:num="1"/>
          <w:docGrid w:linePitch="360" w:charSpace="0"/>
        </w:sectPr>
      </w:pPr>
    </w:p>
    <w:sdt>
      <w:sdtPr>
        <w:rPr>
          <w:rFonts w:asciiTheme="minorHAnsi" w:hAnsiTheme="minorHAnsi" w:eastAsiaTheme="minorHAnsi" w:cstheme="minorBidi"/>
          <w:color w:val="auto"/>
          <w:sz w:val="22"/>
          <w:szCs w:val="22"/>
          <w:lang w:val="en-US"/>
        </w:rPr>
        <w:tag w:val="CitaviBibliography"/>
        <w:id w:val="1828700303"/>
        <w:placeholder>
          <w:docPart w:val="DefaultPlaceholder_-1854013440"/>
        </w:placeholder>
      </w:sdtPr>
      <w:sdtEndPr>
        <w:rPr>
          <w:rFonts w:asciiTheme="minorHAnsi" w:hAnsiTheme="minorHAnsi" w:eastAsiaTheme="minorHAnsi" w:cstheme="minorBidi"/>
          <w:color w:val="auto"/>
          <w:sz w:val="22"/>
          <w:szCs w:val="22"/>
          <w:lang w:val="en-US"/>
        </w:rPr>
      </w:sdtEndPr>
      <w:sdtContent>
        <w:p>
          <w:pPr>
            <w:pStyle w:val="23"/>
            <w:rPr>
              <w:lang w:val="en-US"/>
            </w:rPr>
          </w:pPr>
          <w:r>
            <w:rPr>
              <w:lang w:val="en-US"/>
            </w:rPr>
            <w:fldChar w:fldCharType="begin"/>
          </w:r>
          <w:r>
            <w:rPr>
              <w:lang w:val="en-US"/>
            </w:rPr>
            <w:instrText xml:space="preserve">ADDIN CitaviBibliography</w:instrText>
          </w:r>
          <w:r>
            <w:rPr>
              <w:lang w:val="en-US"/>
            </w:rPr>
            <w:fldChar w:fldCharType="separate"/>
          </w:r>
          <w:r>
            <w:rPr>
              <w:lang w:val="en-US"/>
            </w:rPr>
            <w:t>References</w:t>
          </w:r>
        </w:p>
        <w:p>
          <w:pPr>
            <w:pStyle w:val="21"/>
            <w:rPr>
              <w:lang w:val="en-US"/>
            </w:rPr>
          </w:pPr>
          <w:r>
            <w:rPr>
              <w:lang w:val="en-US"/>
            </w:rPr>
            <w:t>1.</w:t>
          </w:r>
          <w:r>
            <w:rPr>
              <w:lang w:val="en-US"/>
            </w:rPr>
            <w:tab/>
          </w:r>
          <w:bookmarkStart w:id="1" w:name="_CTVL001bf71b7f3bdd3413d9f83611c39d6b10d"/>
          <w:r>
            <w:rPr>
              <w:lang w:val="en-US"/>
            </w:rPr>
            <w:t>Rena G, Hardie DG, Pearson ER. The mechanisms of action of metformin. Diabetologia. 2017:60(9):1577–1585.</w:t>
          </w:r>
        </w:p>
        <w:bookmarkEnd w:id="1"/>
        <w:p>
          <w:pPr>
            <w:pStyle w:val="21"/>
            <w:rPr>
              <w:lang w:val="en-US"/>
            </w:rPr>
          </w:pPr>
          <w:r>
            <w:rPr>
              <w:lang w:val="en-US"/>
            </w:rPr>
            <w:t>2.</w:t>
          </w:r>
          <w:r>
            <w:rPr>
              <w:lang w:val="en-US"/>
            </w:rPr>
            <w:tab/>
          </w:r>
          <w:bookmarkStart w:id="2" w:name="_CTVL0015d5ba82df911486f80b2b47718ee4207"/>
          <w:r>
            <w:rPr>
              <w:lang w:val="en-US"/>
            </w:rPr>
            <w:t>LaMoia TE, Shulman GI. Cellular and Molecular Mechanisms of Metformin Action. Endocr Rev. 2021:42(1):77–96.</w:t>
          </w:r>
        </w:p>
        <w:bookmarkEnd w:id="2"/>
        <w:p>
          <w:pPr>
            <w:pStyle w:val="21"/>
            <w:rPr>
              <w:lang w:val="en-US"/>
            </w:rPr>
          </w:pPr>
          <w:r>
            <w:rPr>
              <w:lang w:val="en-US"/>
            </w:rPr>
            <w:t>3.</w:t>
          </w:r>
          <w:r>
            <w:rPr>
              <w:lang w:val="en-US"/>
            </w:rPr>
            <w:tab/>
          </w:r>
          <w:bookmarkStart w:id="3" w:name="_CTVL001c63ae43c7cd14ef79b5631195f7707a3"/>
          <w:r>
            <w:rPr>
              <w:lang w:val="en-US"/>
            </w:rPr>
            <w:t>Romdhoniyyah DF, Harding SP, Cheyne CP, Beare NAV. Metformin, A Potential Role in Age-Related Macular Degeneration: A Systematic Review and Meta-Analysis. Ophthalmol Ther. 2021:10(2):245–260.</w:t>
          </w:r>
        </w:p>
        <w:bookmarkEnd w:id="3"/>
        <w:p>
          <w:pPr>
            <w:pStyle w:val="21"/>
            <w:rPr>
              <w:lang w:val="en-US"/>
            </w:rPr>
          </w:pPr>
          <w:r>
            <w:rPr>
              <w:lang w:val="en-US"/>
            </w:rPr>
            <w:t>4.</w:t>
          </w:r>
          <w:r>
            <w:rPr>
              <w:lang w:val="en-US"/>
            </w:rPr>
            <w:tab/>
          </w:r>
          <w:bookmarkStart w:id="4" w:name="_CTVL001ed9ce617202e4aa0b3b9fb217f82d521"/>
          <w:r>
            <w:rPr>
              <w:lang w:val="en-US"/>
            </w:rPr>
            <w:t>Campbell JM, Bellman SM, Stephenson MD, Lisy K. Metformin reduces all-cause mortality and diseases of ageing independent of its effect on diabetes control: A systematic review and meta-analysis. Ageing Res Rev. 2017:40:31–44.</w:t>
          </w:r>
        </w:p>
        <w:bookmarkEnd w:id="4"/>
        <w:p>
          <w:pPr>
            <w:pStyle w:val="21"/>
            <w:rPr>
              <w:lang w:val="en-US"/>
            </w:rPr>
          </w:pPr>
          <w:r>
            <w:rPr>
              <w:lang w:val="en-US"/>
            </w:rPr>
            <w:t>5.</w:t>
          </w:r>
          <w:r>
            <w:rPr>
              <w:lang w:val="en-US"/>
            </w:rPr>
            <w:tab/>
          </w:r>
          <w:bookmarkStart w:id="5" w:name="_CTVL00124355dd1d29d435897834ed01634e6ed"/>
          <w:r>
            <w:rPr>
              <w:lang w:val="en-US"/>
            </w:rPr>
            <w:t>Saisho Y. Metformin and Inflammation: Its Potential Beyond Glucose-lowering Effect. Endocr Metab Immune Disord Drug Targets. 2015:15(3):196–205.</w:t>
          </w:r>
        </w:p>
        <w:bookmarkEnd w:id="5"/>
        <w:p>
          <w:pPr>
            <w:pStyle w:val="21"/>
            <w:rPr>
              <w:lang w:val="en-US"/>
            </w:rPr>
          </w:pPr>
          <w:r>
            <w:rPr>
              <w:lang w:val="en-US"/>
            </w:rPr>
            <w:t>6.</w:t>
          </w:r>
          <w:r>
            <w:rPr>
              <w:lang w:val="en-US"/>
            </w:rPr>
            <w:tab/>
          </w:r>
          <w:bookmarkStart w:id="6" w:name="_CTVL0010658610f3cbc462ca5b678c074b50556"/>
          <w:r>
            <w:rPr>
              <w:lang w:val="en-US"/>
            </w:rPr>
            <w:t>Amin SV, Khanna S, Parvar SP, Shaw LT, Dao D, Hariprasad SM, Skondra D. Metformin and retinal diseases in preclinical and clinical studies: Insights and review of literature. Exp Biol Med (Maywood). 2022:247(4):317–329.</w:t>
          </w:r>
        </w:p>
        <w:bookmarkEnd w:id="6"/>
        <w:p>
          <w:pPr>
            <w:pStyle w:val="21"/>
            <w:rPr>
              <w:lang w:val="en-US"/>
            </w:rPr>
          </w:pPr>
          <w:r>
            <w:rPr>
              <w:lang w:val="en-US"/>
            </w:rPr>
            <w:t>7.</w:t>
          </w:r>
          <w:r>
            <w:rPr>
              <w:lang w:val="en-US"/>
            </w:rPr>
            <w:tab/>
          </w:r>
          <w:bookmarkStart w:id="7" w:name="_CTVL0016fd7d100d9be4f6386ecf17f972f83c1"/>
          <w:r>
            <w:rPr>
              <w:lang w:val="en-US"/>
            </w:rPr>
            <w:t>Soukas AA, Hao H, Wu L. Metformin as Anti-Aging Therapy: Is It for Everyone? Trends Endocrinol Metab. 2019:30(10):745–755.</w:t>
          </w:r>
        </w:p>
        <w:bookmarkEnd w:id="7"/>
        <w:p>
          <w:pPr>
            <w:pStyle w:val="21"/>
            <w:rPr>
              <w:lang w:val="en-US"/>
            </w:rPr>
          </w:pPr>
          <w:r>
            <w:rPr>
              <w:lang w:val="en-US"/>
            </w:rPr>
            <w:t>8.</w:t>
          </w:r>
          <w:r>
            <w:rPr>
              <w:lang w:val="en-US"/>
            </w:rPr>
            <w:tab/>
          </w:r>
          <w:bookmarkStart w:id="8" w:name="_CTVL0017cfff75e07de4281b61772eaf9286b5e"/>
          <w:r>
            <w:rPr>
              <w:lang w:val="en-US"/>
            </w:rPr>
            <w:t>Wong WL, Su X, Li X, Cheung CMG, Klein R, Cheng C-Y, Wong TY. Global prevalence of age-related macular degeneration and disease burden projection for 2020 and 2040: a systematic review and meta-analysis. The Lancet Global Health. 2014:2(2):e106-e116.</w:t>
          </w:r>
        </w:p>
        <w:bookmarkEnd w:id="8"/>
        <w:p>
          <w:pPr>
            <w:pStyle w:val="21"/>
            <w:rPr>
              <w:lang w:val="en-US"/>
            </w:rPr>
          </w:pPr>
          <w:r>
            <w:rPr>
              <w:lang w:val="en-US"/>
            </w:rPr>
            <w:t>9.</w:t>
          </w:r>
          <w:r>
            <w:rPr>
              <w:lang w:val="en-US"/>
            </w:rPr>
            <w:tab/>
          </w:r>
          <w:bookmarkStart w:id="9" w:name="_CTVL00168a24023ad3943c8babffc817b352890"/>
          <w:r>
            <w:rPr>
              <w:lang w:val="en-US"/>
            </w:rPr>
            <w:t>Stahl A. The Diagnosis and Treatment of Age-Related Macular Degeneration. Dtsch Arztebl Int. 2020:117(29-30):513–520.</w:t>
          </w:r>
        </w:p>
        <w:bookmarkEnd w:id="9"/>
        <w:p>
          <w:pPr>
            <w:pStyle w:val="21"/>
            <w:rPr>
              <w:lang w:val="en-US"/>
            </w:rPr>
          </w:pPr>
          <w:r>
            <w:rPr>
              <w:lang w:val="en-US"/>
            </w:rPr>
            <w:t>10.</w:t>
          </w:r>
          <w:r>
            <w:rPr>
              <w:lang w:val="en-US"/>
            </w:rPr>
            <w:tab/>
          </w:r>
          <w:bookmarkStart w:id="10" w:name="_CTVL0012fd3ee35937148c686fdfb1e2c704e04"/>
          <w:r>
            <w:rPr>
              <w:lang w:val="en-US"/>
            </w:rPr>
            <w:t>Thomas CJ, Mirza RG, Gill MK. Age-Related Macular Degeneration. Med Clin North Am. 2021:105(3):473–491.</w:t>
          </w:r>
        </w:p>
        <w:bookmarkEnd w:id="10"/>
        <w:p>
          <w:pPr>
            <w:pStyle w:val="21"/>
            <w:rPr>
              <w:lang w:val="en-US"/>
            </w:rPr>
          </w:pPr>
          <w:r>
            <w:rPr>
              <w:lang w:val="en-US"/>
            </w:rPr>
            <w:t>11.</w:t>
          </w:r>
          <w:r>
            <w:rPr>
              <w:lang w:val="en-US"/>
            </w:rPr>
            <w:tab/>
          </w:r>
          <w:bookmarkStart w:id="11" w:name="_CTVL0015fe13f24747d4ec2b989378f83d9cac6"/>
          <w:r>
            <w:rPr>
              <w:lang w:val="en-US"/>
            </w:rPr>
            <w:t>Armento A, Ueffing M, Clark SJ. The complement system in age-related macular degeneration. Cell Mol Life Sci. 2021:78(10):4487–4505.</w:t>
          </w:r>
        </w:p>
        <w:bookmarkEnd w:id="11"/>
        <w:p>
          <w:pPr>
            <w:pStyle w:val="21"/>
            <w:rPr>
              <w:lang w:val="en-US"/>
            </w:rPr>
          </w:pPr>
          <w:r>
            <w:rPr>
              <w:lang w:val="en-US"/>
            </w:rPr>
            <w:t>12.</w:t>
          </w:r>
          <w:r>
            <w:rPr>
              <w:lang w:val="en-US"/>
            </w:rPr>
            <w:tab/>
          </w:r>
          <w:bookmarkStart w:id="12" w:name="_CTVL00175b66a7a43294fe48a0f6f316b71088b"/>
          <w:r>
            <w:rPr>
              <w:lang w:val="en-US"/>
            </w:rPr>
            <w:t>Ferris FL, Wilkinson CP, Bird A, Chakravarthy U, Chew E, Csaky K, Sadda SR. Clinical classification of age-related macular degeneration. Ophthalmology. 2013:120(4):844–851.</w:t>
          </w:r>
        </w:p>
        <w:bookmarkEnd w:id="12"/>
        <w:p>
          <w:pPr>
            <w:pStyle w:val="21"/>
          </w:pPr>
          <w:r>
            <w:rPr>
              <w:lang w:val="en-US"/>
            </w:rPr>
            <w:t>13.</w:t>
          </w:r>
          <w:r>
            <w:rPr>
              <w:lang w:val="en-US"/>
            </w:rPr>
            <w:tab/>
          </w:r>
          <w:bookmarkStart w:id="13" w:name="_CTVL001eda38389bba44448b275c84d0cff9ab4"/>
          <w:r>
            <w:rPr>
              <w:lang w:val="en-US"/>
            </w:rPr>
            <w:t xml:space="preserve">Schmidt-Erfurth U, Chong V, Loewenstein A, Larsen M, Souied E, Schlingemann R, Eldem B, Monés J, Richard G, Bandello F. Guidelines for the management of neovascular age-related macular degeneration by the European Society of Retina Specialists (EURETINA). </w:t>
          </w:r>
          <w:r>
            <w:t>Br J Ophthalmol. 2014:98(9):1144–1167.</w:t>
          </w:r>
        </w:p>
        <w:bookmarkEnd w:id="13"/>
        <w:p>
          <w:pPr>
            <w:pStyle w:val="21"/>
            <w:rPr>
              <w:lang w:val="en-US"/>
            </w:rPr>
          </w:pPr>
          <w:r>
            <w:t>14.</w:t>
          </w:r>
          <w:r>
            <w:tab/>
          </w:r>
          <w:bookmarkStart w:id="14" w:name="_CTVL001eed483d2c141405e81a6e2aff49adcc3"/>
          <w:r>
            <w:t xml:space="preserve">Augustin AJ, Atorf J. Chirurgie bei Makulablutung: Wann und unter welchen Umständen? </w:t>
          </w:r>
          <w:r>
            <w:rPr>
              <w:lang w:val="en-US"/>
            </w:rPr>
            <w:t>Ophthalmo-Chirurgie. 2022:34(1):27–31.</w:t>
          </w:r>
        </w:p>
        <w:bookmarkEnd w:id="14"/>
        <w:p>
          <w:pPr>
            <w:pStyle w:val="21"/>
            <w:rPr>
              <w:lang w:val="en-US"/>
            </w:rPr>
          </w:pPr>
          <w:r>
            <w:rPr>
              <w:lang w:val="en-US"/>
            </w:rPr>
            <w:t>15.</w:t>
          </w:r>
          <w:r>
            <w:rPr>
              <w:lang w:val="en-US"/>
            </w:rPr>
            <w:tab/>
          </w:r>
          <w:bookmarkStart w:id="15" w:name="_CTVL001af1a015b1b4c449ca958ad4c2316ed41"/>
          <w:r>
            <w:rPr>
              <w:lang w:val="en-US"/>
            </w:rPr>
            <w:t>Bandello F, Sacconi R, Querques L, Corbelli E, Cicinelli MV, Querques G. Recent advances in the management of dry age-related macular degeneration: A review. F1000Res. 2017:(6:245):1–9.</w:t>
          </w:r>
        </w:p>
        <w:bookmarkEnd w:id="15"/>
        <w:p>
          <w:pPr>
            <w:pStyle w:val="21"/>
            <w:rPr>
              <w:lang w:val="en-US"/>
            </w:rPr>
          </w:pPr>
          <w:r>
            <w:rPr>
              <w:lang w:val="en-US"/>
            </w:rPr>
            <w:t>16.</w:t>
          </w:r>
          <w:r>
            <w:rPr>
              <w:lang w:val="en-US"/>
            </w:rPr>
            <w:tab/>
          </w:r>
          <w:bookmarkStart w:id="16" w:name="_CTVL00174939e601e6042e89a567a444c47dd37"/>
          <w:r>
            <w:rPr>
              <w:lang w:val="en-US"/>
            </w:rPr>
            <w:t>Markowitz SN, Devenyi RG, Munk MR, Croissant CL, Tedford SE, Rückert R, Walker MG, Patino BE, Chen L, Nido M, Tedford CE. A double-masked, randomized sham-controlled, single-center study with photobiomodulation for the treatment of dry age-related macular degeneration. Retina. 2020:40(8):1471–1482.</w:t>
          </w:r>
        </w:p>
        <w:bookmarkEnd w:id="16"/>
        <w:p>
          <w:pPr>
            <w:pStyle w:val="21"/>
            <w:rPr>
              <w:lang w:val="en-US"/>
            </w:rPr>
          </w:pPr>
          <w:r>
            <w:rPr>
              <w:lang w:val="en-US"/>
            </w:rPr>
            <w:t>17.</w:t>
          </w:r>
          <w:r>
            <w:rPr>
              <w:lang w:val="en-US"/>
            </w:rPr>
            <w:tab/>
          </w:r>
          <w:bookmarkStart w:id="17" w:name="_CTVL00143d169ffd6374cc3951f7175c408f11e"/>
          <w:r>
            <w:rPr>
              <w:lang w:val="en-US"/>
            </w:rPr>
            <w:t>LumiThera Inc. LumiThera Presents US LIGHTSITE III Trial Data Showing Improvement in Vision in Intermediate Dry Age-Related Macular Degeneration. 2022 [cited 2022 Jul 27]. Available from: https://www.prnewswire.com/news-releases/lumithera-presents-us-lightsite-iii-trial-data-showing-improvement-in-vision-in-intermediate-dry-age-related-macular-degeneration-301572469.html?tc=eml_cleartime</w:t>
          </w:r>
        </w:p>
        <w:bookmarkEnd w:id="17"/>
        <w:p>
          <w:pPr>
            <w:pStyle w:val="21"/>
            <w:rPr>
              <w:lang w:val="en-US"/>
            </w:rPr>
          </w:pPr>
          <w:r>
            <w:rPr>
              <w:lang w:val="en-US"/>
            </w:rPr>
            <w:t>18.</w:t>
          </w:r>
          <w:r>
            <w:rPr>
              <w:lang w:val="en-US"/>
            </w:rPr>
            <w:tab/>
          </w:r>
          <w:bookmarkStart w:id="18" w:name="_CTVL001e286889d71f4461e890f0bc02bde72f9"/>
          <w:r>
            <w:rPr>
              <w:lang w:val="en-US"/>
            </w:rPr>
            <w:t>Hurley JB. Retina Metabolism and Metabolism in the Pigmented Epithelium: A Busy Intersection. Annu Rev Vis Sci. 2021:7:665–692.</w:t>
          </w:r>
        </w:p>
        <w:bookmarkEnd w:id="18"/>
        <w:p>
          <w:pPr>
            <w:pStyle w:val="21"/>
            <w:rPr>
              <w:lang w:val="en-US"/>
            </w:rPr>
          </w:pPr>
          <w:r>
            <w:rPr>
              <w:lang w:val="en-US"/>
            </w:rPr>
            <w:t>19.</w:t>
          </w:r>
          <w:r>
            <w:rPr>
              <w:lang w:val="en-US"/>
            </w:rPr>
            <w:tab/>
          </w:r>
          <w:bookmarkStart w:id="19" w:name="_CTVL001e220f259db3e4d03b2d250a612460dc0"/>
          <w:r>
            <w:rPr>
              <w:lang w:val="en-US"/>
            </w:rPr>
            <w:t>Cunha-Vaz J, Bernardes R, Lobo C. Blood-retinal barrier. Eur J Ophthalmol. 2011:21(Suppl 6):S3-9.</w:t>
          </w:r>
        </w:p>
        <w:bookmarkEnd w:id="19"/>
        <w:p>
          <w:pPr>
            <w:pStyle w:val="21"/>
            <w:rPr>
              <w:lang w:val="en-US"/>
            </w:rPr>
          </w:pPr>
          <w:r>
            <w:rPr>
              <w:lang w:val="en-US"/>
            </w:rPr>
            <w:t>20.</w:t>
          </w:r>
          <w:r>
            <w:rPr>
              <w:lang w:val="en-US"/>
            </w:rPr>
            <w:tab/>
          </w:r>
          <w:bookmarkStart w:id="20" w:name="_CTVL00148c0872bd82b4615af9120698a73dd0a"/>
          <w:r>
            <w:rPr>
              <w:lang w:val="en-US"/>
            </w:rPr>
            <w:t>Anderson DH, Mullins RF, Hageman GS, Johnson LV. A role for local inflammation in the formation of drusen in the aging eye. American Journal of Ophthalmology. 2002:134(3):411–431.</w:t>
          </w:r>
        </w:p>
        <w:bookmarkEnd w:id="20"/>
        <w:p>
          <w:pPr>
            <w:pStyle w:val="21"/>
            <w:rPr>
              <w:lang w:val="en-US"/>
            </w:rPr>
          </w:pPr>
          <w:r>
            <w:rPr>
              <w:lang w:val="en-US"/>
            </w:rPr>
            <w:t>21.</w:t>
          </w:r>
          <w:r>
            <w:rPr>
              <w:lang w:val="en-US"/>
            </w:rPr>
            <w:tab/>
          </w:r>
          <w:bookmarkStart w:id="21" w:name="_CTVL0019270e5e09df6453ab0d8397add751b18"/>
          <w:r>
            <w:rPr>
              <w:lang w:val="en-US"/>
            </w:rPr>
            <w:t>Wang L, Clark ME, Crossman DK, Kojima K, Messinger JD, Mobley JA, Curcio CA. Abundant lipid and protein components of drusen. PLoS One. 2010:5(4):e10329.</w:t>
          </w:r>
        </w:p>
        <w:bookmarkEnd w:id="21"/>
        <w:p>
          <w:pPr>
            <w:pStyle w:val="21"/>
            <w:rPr>
              <w:lang w:val="en-US"/>
            </w:rPr>
          </w:pPr>
          <w:r>
            <w:rPr>
              <w:lang w:val="en-US"/>
            </w:rPr>
            <w:t>22.</w:t>
          </w:r>
          <w:r>
            <w:rPr>
              <w:lang w:val="en-US"/>
            </w:rPr>
            <w:tab/>
          </w:r>
          <w:bookmarkStart w:id="22" w:name="_CTVL001d9cadc63eb524407958adf7a7542d418"/>
          <w:r>
            <w:rPr>
              <w:lang w:val="en-US"/>
            </w:rPr>
            <w:t>Crabb JW, Miyagi M, Gu X, Shadrach K, West KA, Sakaguchi H, Kamei M, Hasan A, Yan L, Rayborn ME, Salomon RG, Hollyfield JG. Drusen proteome analysis: an approach to the etiology of age-related macular degeneration. Proc Natl Acad Sci U S A. 2002:99(23):14682–14687.</w:t>
          </w:r>
        </w:p>
        <w:bookmarkEnd w:id="22"/>
        <w:p>
          <w:pPr>
            <w:pStyle w:val="21"/>
            <w:rPr>
              <w:lang w:val="en-US"/>
            </w:rPr>
          </w:pPr>
          <w:r>
            <w:rPr>
              <w:lang w:val="en-US"/>
            </w:rPr>
            <w:t>23.</w:t>
          </w:r>
          <w:r>
            <w:rPr>
              <w:lang w:val="en-US"/>
            </w:rPr>
            <w:tab/>
          </w:r>
          <w:bookmarkStart w:id="23" w:name="_CTVL00135b1854cbbd645ae8f33bbbdd1e68eab"/>
          <w:r>
            <w:rPr>
              <w:lang w:val="en-US"/>
            </w:rPr>
            <w:t>Thornton J, Edwards R, Mitchell P, Harrison RA, Buchan I, Kelly SP. Smoking and age-related macular degeneration: a review of association. Eye (Lond). 2005:19(9):935–944.</w:t>
          </w:r>
        </w:p>
        <w:bookmarkEnd w:id="23"/>
        <w:p>
          <w:pPr>
            <w:pStyle w:val="21"/>
            <w:rPr>
              <w:lang w:val="en-US"/>
            </w:rPr>
          </w:pPr>
          <w:r>
            <w:rPr>
              <w:lang w:val="en-US"/>
            </w:rPr>
            <w:t>24.</w:t>
          </w:r>
          <w:r>
            <w:rPr>
              <w:lang w:val="en-US"/>
            </w:rPr>
            <w:tab/>
          </w:r>
          <w:bookmarkStart w:id="24" w:name="_CTVL001df376bc008d846f783ff9b55ec202827"/>
          <w:r>
            <w:rPr>
              <w:lang w:val="en-US"/>
            </w:rPr>
            <w:t>Rinninella E, Mele MC, Merendino N, Cintoni M, Anselmi G, Caporossi A, Gasbarrini A, Minnella AM. The Role of Diet, Micronutrients and the Gut Microbiota in Age-Related Macular Degeneration: New Perspectives from the Gut⁻Retina Axis. Nutrients. 2018:10(11):1–26.</w:t>
          </w:r>
        </w:p>
        <w:bookmarkEnd w:id="24"/>
        <w:p>
          <w:pPr>
            <w:pStyle w:val="21"/>
            <w:rPr>
              <w:lang w:val="en-US"/>
            </w:rPr>
          </w:pPr>
          <w:r>
            <w:rPr>
              <w:lang w:val="en-US"/>
            </w:rPr>
            <w:t>25.</w:t>
          </w:r>
          <w:r>
            <w:rPr>
              <w:lang w:val="en-US"/>
            </w:rPr>
            <w:tab/>
          </w:r>
          <w:bookmarkStart w:id="25" w:name="_CTVL00194e3db8668074b99b2a2b8da3df2c706"/>
          <w:r>
            <w:rPr>
              <w:lang w:val="en-US"/>
            </w:rPr>
            <w:t>Fritsche LG, Igl W, Bailey JNC, Grassmann F, Sengupta S, Bragg-Gresham JL, Burdon KP, Hebbring SJ, Wen C, Gorski M, Kim IK, Cho D, Zack D, Souied E, Scholl HPN, Bala E, Lee KE, Hunter DJ, Sardell RJ, Mitchell P, Merriam JE, Cipriani V, Hoffman JD, Schick T, Lechanteur YTE, Guymer RH, Johnson MP, Jiang Y, Stanton CM, Buitendijk GHS, Zhan X, Kwong AM, Boleda A, Brooks M, Gieser L, Ratnapriya R, Branham KE, Foerster JR, Heckenlively JR, Othman MI, Vote BJ, Liang HH, Souzeau E, McAllister IL, Isaacs T, Hall J, Lake S, Mackey DA, Constable IJ, Craig JE, Kitchner TE, Yang Z, Su Z, Luo H, Chen D, Ouyang H, Flagg K, Lin D, Mao G, Ferreyra H, Stark K, Strachwitz CN v., Wolf A, Brandl C, Rudolph G, Olden M, Morrison MA, Morgan DJ, Schu M, Ahn J, Silvestri G, Tsironi EE, Park KH, Farrer LA, Orlin A, Brucker A, Li M, Curcio CA, Mohand-Saïd S, Sahel J-A, Audo I, Benchaboune M, Cree AJ, Rennie CA, Goverdhan SV, Grunin M, Hagbi-Levi S, Campochiaro P, Katsanis N, Holz FG, Blond F, Blanché H, Deleuze J-F, Igo RP, Truitt B, Peachey NS, Meuer SM, Myers CE, Moore EL, Klein R, Hauser MA, Postel EA, Courtenay MD, Schwartz SG, Kovach JL, Scott WK, Liew G, Tan AG, Gopinath B, Merriam JC, Smith RT, Khan JC, Shahid H, Moore AT, McGrath JA, Laux R, Brantley MA, Agarwal A, Ersoy L, Caramoy A, Langmann T, Saksens NTM, Jong EK de, Hoyng CB, Cain MS, Richardson AJ, Martin TM, Blangero J, Weeks DE, Dhillon B, van Duijn CM, Doheny KF, Romm J, Klaver CCW, Hayward C, Gorin MB, Klein ML, Baird PN, Hollander AI den, Fauser S, Yates JRW, Allikmets R, Wang JJ, Schaumberg DA, Klein BEK, Hagstrom SA, Chowers I, Lotery AJ, Léveillard T, Zhang K, Brilliant MH, Hewitt AW, Swaroop A, Chew EY, Pericak-Vance MA, DeAngelis M, Stambolian D, Haines JL, Iyengar SK, Weber BHF, Abecasis GR, Heid IM. A large genome-wide association study of age-related macular degeneration highlights contributions of rare and common variants. Nat Genet. 2016:48(2):134–143.</w:t>
          </w:r>
        </w:p>
        <w:bookmarkEnd w:id="25"/>
        <w:p>
          <w:pPr>
            <w:pStyle w:val="21"/>
            <w:rPr>
              <w:lang w:val="en-US"/>
            </w:rPr>
          </w:pPr>
          <w:r>
            <w:rPr>
              <w:lang w:val="en-US"/>
            </w:rPr>
            <w:t>26.</w:t>
          </w:r>
          <w:r>
            <w:rPr>
              <w:lang w:val="en-US"/>
            </w:rPr>
            <w:tab/>
          </w:r>
          <w:bookmarkStart w:id="26" w:name="_CTVL0011d63f211e39d4e34a9a366be63563f5f"/>
          <w:r>
            <w:rPr>
              <w:lang w:val="en-US"/>
            </w:rPr>
            <w:t>Romero-Vazquez S, Llorens V, Soler-Boronat A, Figueras-Roca M, Adan A, Molins B. Interlink between Inflammation and Oxidative Stress in Age-Related Macular Degeneration: Role of Complement Factor H. Biomedicines. 2021:9(763):1–18.</w:t>
          </w:r>
        </w:p>
        <w:bookmarkEnd w:id="26"/>
        <w:p>
          <w:pPr>
            <w:pStyle w:val="21"/>
            <w:rPr>
              <w:lang w:val="en-US"/>
            </w:rPr>
          </w:pPr>
          <w:r>
            <w:rPr>
              <w:lang w:val="en-US"/>
            </w:rPr>
            <w:t>27.</w:t>
          </w:r>
          <w:r>
            <w:rPr>
              <w:lang w:val="en-US"/>
            </w:rPr>
            <w:tab/>
          </w:r>
          <w:bookmarkStart w:id="27" w:name="_CTVL0019a7b597f79604e549a065c63156a40b7"/>
          <w:r>
            <w:rPr>
              <w:lang w:val="en-US"/>
            </w:rPr>
            <w:t>Nita M, Grzybowski A. Interplay between reactive oxygen species and autophagy in the course of age-related macular degeneration. EXCLI J. 2020:19:1353–1371.</w:t>
          </w:r>
        </w:p>
        <w:bookmarkEnd w:id="27"/>
        <w:p>
          <w:pPr>
            <w:pStyle w:val="21"/>
            <w:rPr>
              <w:lang w:val="en-US"/>
            </w:rPr>
          </w:pPr>
          <w:r>
            <w:rPr>
              <w:lang w:val="en-US"/>
            </w:rPr>
            <w:t>28.</w:t>
          </w:r>
          <w:r>
            <w:rPr>
              <w:lang w:val="en-US"/>
            </w:rPr>
            <w:tab/>
          </w:r>
          <w:bookmarkStart w:id="28" w:name="_CTVL001dc7abca265634ac59f725ee34dcd0b97"/>
          <w:r>
            <w:rPr>
              <w:lang w:val="en-US"/>
            </w:rPr>
            <w:t>Ying Y, Ueta T, Jiang S, Lin H, Wang Y, Vavvas D, Wen R, Chen Y-G, Luo Z. Metformin inhibits ALK1-mediated angiogenesis via activation of AMPK. Oncotarget. 2017:8(20):32794–32806.</w:t>
          </w:r>
        </w:p>
        <w:bookmarkEnd w:id="28"/>
        <w:p>
          <w:pPr>
            <w:pStyle w:val="21"/>
            <w:rPr>
              <w:lang w:val="en-US"/>
            </w:rPr>
          </w:pPr>
          <w:r>
            <w:rPr>
              <w:lang w:val="en-US"/>
            </w:rPr>
            <w:t>29.</w:t>
          </w:r>
          <w:r>
            <w:rPr>
              <w:lang w:val="en-US"/>
            </w:rPr>
            <w:tab/>
          </w:r>
          <w:bookmarkStart w:id="29" w:name="_CTVL001043445413e3a4595bf9d88e30a13f6da"/>
          <w:r>
            <w:rPr>
              <w:lang w:val="en-US"/>
            </w:rPr>
            <w:t>Qu S, Zhang C, Liu D, Wu J, Tian H, Lu L, Xu G-T, Liu F, Zhang J. Metformin Protects ARPE-19 Cells from Glyoxal-Induced Oxidative Stress. Oxid Med Cell Longev. 2020:2020:1–12.</w:t>
          </w:r>
        </w:p>
        <w:bookmarkEnd w:id="29"/>
        <w:p>
          <w:pPr>
            <w:pStyle w:val="21"/>
            <w:rPr>
              <w:lang w:val="en-US"/>
            </w:rPr>
          </w:pPr>
          <w:r>
            <w:rPr>
              <w:lang w:val="en-US"/>
            </w:rPr>
            <w:t>30.</w:t>
          </w:r>
          <w:r>
            <w:rPr>
              <w:lang w:val="en-US"/>
            </w:rPr>
            <w:tab/>
          </w:r>
          <w:bookmarkStart w:id="30" w:name="_CTVL001a0015de2019f4484b1dde68fe519d0ff"/>
          <w:r>
            <w:rPr>
              <w:lang w:val="en-US"/>
            </w:rPr>
            <w:t>Zhao X, Liu L, Jiang Y, Silva M, Zhen X, Zheng W. Protective Effect of Metformin against Hydrogen Peroxide-Induced Oxidative Damage in Human Retinal Pigment Epithelial (RPE) Cells by Enhancing Autophagy through Activation of AMPK Pathway. Oxid Med Cell Longev. 2020:2020:1–14.</w:t>
          </w:r>
        </w:p>
        <w:bookmarkEnd w:id="30"/>
        <w:p>
          <w:pPr>
            <w:pStyle w:val="21"/>
            <w:rPr>
              <w:lang w:val="en-US"/>
            </w:rPr>
          </w:pPr>
          <w:r>
            <w:rPr>
              <w:lang w:val="en-US"/>
            </w:rPr>
            <w:t>31.</w:t>
          </w:r>
          <w:r>
            <w:rPr>
              <w:lang w:val="en-US"/>
            </w:rPr>
            <w:tab/>
          </w:r>
          <w:bookmarkStart w:id="31" w:name="_CTVL001a392d1125d3842d6a93825afcc372781"/>
          <w:r>
            <w:rPr>
              <w:lang w:val="en-US"/>
            </w:rPr>
            <w:t>Xu L, Kong L, Wang J, Ash JD. Stimulation of AMPK prevents degeneration of photoreceptors and the retinal pigment epithelium. Proc Natl Acad Sci U S A. 2018:115(41):10475–10480.</w:t>
          </w:r>
        </w:p>
        <w:bookmarkEnd w:id="31"/>
        <w:p>
          <w:pPr>
            <w:pStyle w:val="21"/>
            <w:rPr>
              <w:lang w:val="en-US"/>
            </w:rPr>
          </w:pPr>
          <w:r>
            <w:rPr>
              <w:lang w:val="en-US"/>
            </w:rPr>
            <w:t>32.</w:t>
          </w:r>
          <w:r>
            <w:rPr>
              <w:lang w:val="en-US"/>
            </w:rPr>
            <w:tab/>
          </w:r>
          <w:bookmarkStart w:id="32" w:name="_CTVL00120d4f3207f694a2e8774100fd07a812a"/>
          <w:r>
            <w:rPr>
              <w:lang w:val="en-US"/>
            </w:rPr>
            <w:t>Han J, Li Y, Liu X, Zhou T, Sun H, Edwards P, Gao H, Yu F-S, Qiao X. Metformin suppresses retinal angiogenesis and inflammation in vitro and in vivo. PLoS One. 2018:13(3):e0193031.</w:t>
          </w:r>
        </w:p>
        <w:bookmarkEnd w:id="32"/>
        <w:p>
          <w:pPr>
            <w:pStyle w:val="21"/>
            <w:rPr>
              <w:lang w:val="en-US"/>
            </w:rPr>
          </w:pPr>
          <w:r>
            <w:rPr>
              <w:lang w:val="en-US"/>
            </w:rPr>
            <w:t>33.</w:t>
          </w:r>
          <w:r>
            <w:rPr>
              <w:lang w:val="en-US"/>
            </w:rPr>
            <w:tab/>
          </w:r>
          <w:bookmarkStart w:id="33" w:name="_CTVL001c03269ff86c8444b846038f5a735bcf6"/>
          <w:r>
            <w:rPr>
              <w:lang w:val="en-US"/>
            </w:rPr>
            <w:t>Eton EA, Wubben TJ, Besirli CG, Hua P, McGeehan B, VanderBeek BL. Association of metformin and development of dry age-related macular degeneration in a U.S. insurance claims database. Eur J Ophthalmol. 2022:32(1):417–423.</w:t>
          </w:r>
        </w:p>
        <w:bookmarkEnd w:id="33"/>
        <w:p>
          <w:pPr>
            <w:pStyle w:val="21"/>
            <w:rPr>
              <w:lang w:val="en-US"/>
            </w:rPr>
          </w:pPr>
          <w:r>
            <w:rPr>
              <w:lang w:val="en-US"/>
            </w:rPr>
            <w:t>34.</w:t>
          </w:r>
          <w:r>
            <w:rPr>
              <w:lang w:val="en-US"/>
            </w:rPr>
            <w:tab/>
          </w:r>
          <w:bookmarkStart w:id="34" w:name="_CTVL00103ce608ad55f409eb6e7ac77b1cd0b44"/>
          <w:r>
            <w:rPr>
              <w:lang w:val="en-US"/>
            </w:rPr>
            <w:t>Gokhale KM, Adderley NJ, Subramanian A, Lee WH, Han D, Coker J, Braithwaite T, Denniston AK, Keane PA, Nirantharakumar K. Metformin and risk of age-related macular degeneration in individuals with type 2 diabetes: a retrospective cohort study. Br J Ophthalmol. 2022:1–7.</w:t>
          </w:r>
        </w:p>
        <w:bookmarkEnd w:id="34"/>
        <w:p>
          <w:pPr>
            <w:pStyle w:val="21"/>
            <w:rPr>
              <w:lang w:val="en-US"/>
            </w:rPr>
          </w:pPr>
          <w:r>
            <w:rPr>
              <w:lang w:val="en-US"/>
            </w:rPr>
            <w:t>35.</w:t>
          </w:r>
          <w:r>
            <w:rPr>
              <w:lang w:val="en-US"/>
            </w:rPr>
            <w:tab/>
          </w:r>
          <w:bookmarkStart w:id="35" w:name="_CTVL001932c8b55d7f045dc98abcd85ff25ed45"/>
          <w:r>
            <w:rPr>
              <w:lang w:val="en-US"/>
            </w:rPr>
            <w:t>Jiang J, Chen Y, Zhang H, Yuan W, Zhao T, Wang N, Fan G, Zheng D, Wang Z. Association between metformin use and the risk of age-related macular degeneration in patients with type 2 diabetes: a retrospective study. BMJ Open. 2022:12(4):e054420.</w:t>
          </w:r>
        </w:p>
        <w:bookmarkEnd w:id="35"/>
        <w:p>
          <w:pPr>
            <w:pStyle w:val="21"/>
            <w:rPr>
              <w:lang w:val="en-US"/>
            </w:rPr>
          </w:pPr>
          <w:r>
            <w:rPr>
              <w:lang w:val="en-US"/>
            </w:rPr>
            <w:t>36.</w:t>
          </w:r>
          <w:r>
            <w:rPr>
              <w:lang w:val="en-US"/>
            </w:rPr>
            <w:tab/>
          </w:r>
          <w:bookmarkStart w:id="36" w:name="_CTVL00152e308b9662c4ab79913d215aeccbcf1"/>
          <w:r>
            <w:rPr>
              <w:lang w:val="en-US"/>
            </w:rPr>
            <w:t>Stewart JM, Lamy R, Wu F, Keenan JD. Relationship between Oral Metformin Use and Age-Related Macular Degeneration. Ophthalmol Retina. 2020:4(11):1118–1119.</w:t>
          </w:r>
        </w:p>
        <w:bookmarkEnd w:id="36"/>
        <w:p>
          <w:pPr>
            <w:pStyle w:val="21"/>
            <w:rPr>
              <w:lang w:val="en-US"/>
            </w:rPr>
          </w:pPr>
          <w:r>
            <w:rPr>
              <w:lang w:val="en-US"/>
            </w:rPr>
            <w:t>37.</w:t>
          </w:r>
          <w:r>
            <w:rPr>
              <w:lang w:val="en-US"/>
            </w:rPr>
            <w:tab/>
          </w:r>
          <w:bookmarkStart w:id="37" w:name="_CTVL0013c5b35dc7c5c4b4f912b62db76ba29ce"/>
          <w:r>
            <w:rPr>
              <w:lang w:val="en-US"/>
            </w:rPr>
            <w:t>Chen Y-Y, Shen Y-C, Lai Y-J, Wang C-Y, Lin K-H, Feng S-C, Liang C-Y, Wei L-C, Chou P. Association between Metformin and a Lower Risk of Age-Related Macular Degeneration in Patients with Type 2 Diabetes. J Ophthalmol. 2019:2019:1–9.</w:t>
          </w:r>
        </w:p>
        <w:bookmarkEnd w:id="37"/>
        <w:p>
          <w:pPr>
            <w:pStyle w:val="21"/>
            <w:rPr>
              <w:lang w:val="en-US"/>
            </w:rPr>
          </w:pPr>
          <w:r>
            <w:rPr>
              <w:lang w:val="en-US"/>
            </w:rPr>
            <w:t>38.</w:t>
          </w:r>
          <w:r>
            <w:rPr>
              <w:lang w:val="en-US"/>
            </w:rPr>
            <w:tab/>
          </w:r>
          <w:bookmarkStart w:id="38" w:name="_CTVL0014d44423142074b52b3813c581366e582"/>
          <w:r>
            <w:rPr>
              <w:lang w:val="en-US"/>
            </w:rPr>
            <w:t>Blitzer AL, Ham SA, Colby KA, Skondra D. Association of Metformin Use With Age-Related Macular Degeneration: A Case-Control Study. JAMA Ophthalmol. 2021:139(3):302–309.</w:t>
          </w:r>
        </w:p>
        <w:bookmarkEnd w:id="38"/>
        <w:p>
          <w:pPr>
            <w:pStyle w:val="21"/>
            <w:rPr>
              <w:lang w:val="en-US"/>
            </w:rPr>
          </w:pPr>
          <w:r>
            <w:rPr>
              <w:lang w:val="en-US"/>
            </w:rPr>
            <w:t>39.</w:t>
          </w:r>
          <w:r>
            <w:rPr>
              <w:lang w:val="en-US"/>
            </w:rPr>
            <w:tab/>
          </w:r>
          <w:bookmarkStart w:id="39" w:name="_CTVL001614cbdc440994a0ead36afdc388cb6c7"/>
          <w:r>
            <w:rPr>
              <w:lang w:val="en-US"/>
            </w:rPr>
            <w:t>Brown EE, Ball JD, Chen Z, Khurshid GS, Prosperi M, Ash JD. The Common Antidiabetic Drug Metformin Reduces Odds of Developing Age-Related Macular Degeneration. Invest Ophthalmol Vis Sci. 2019:60(5):1470–1477.</w:t>
          </w:r>
        </w:p>
        <w:bookmarkEnd w:id="39"/>
        <w:p>
          <w:pPr>
            <w:pStyle w:val="21"/>
            <w:rPr>
              <w:lang w:val="en-US"/>
            </w:rPr>
          </w:pPr>
          <w:r>
            <w:rPr>
              <w:lang w:val="en-US"/>
            </w:rPr>
            <w:t>40.</w:t>
          </w:r>
          <w:r>
            <w:rPr>
              <w:lang w:val="en-US"/>
            </w:rPr>
            <w:tab/>
          </w:r>
          <w:bookmarkStart w:id="40" w:name="_CTVL0017c3575bea4cf4bd688c194e95ac1bf7f"/>
          <w:r>
            <w:rPr>
              <w:lang w:val="en-US"/>
            </w:rPr>
            <w:t>Lee H, Jeon HL, Park SJ, Shin JY. Effect of Statins, Metformin, Angiotensin-Converting Enzyme Inhibitors, and Angiotensin II Receptor Blockers on Age-Related Macular Degeneration. Yonsei Med J. 2019:60(7):679–686.</w:t>
          </w:r>
        </w:p>
        <w:bookmarkEnd w:id="40"/>
        <w:p>
          <w:pPr>
            <w:pStyle w:val="21"/>
            <w:rPr>
              <w:lang w:val="en-US"/>
            </w:rPr>
          </w:pPr>
          <w:r>
            <w:rPr>
              <w:lang w:val="en-US"/>
            </w:rPr>
            <w:t>41.</w:t>
          </w:r>
          <w:r>
            <w:rPr>
              <w:lang w:val="en-US"/>
            </w:rPr>
            <w:tab/>
          </w:r>
          <w:bookmarkStart w:id="41" w:name="_CTVL001ddc83b023f8d48ae9e98280837b35071"/>
          <w:r>
            <w:rPr>
              <w:lang w:val="en-US"/>
            </w:rPr>
            <w:t>Shao Y, Wang M, Zhu Y, Li X, Liu J. Association of metformin treatment with enhanced effect of anti-VEGF agents in diabetic macular edema patients. Acta Diabetol. 2022:59(4):553–559.</w:t>
          </w:r>
        </w:p>
        <w:bookmarkEnd w:id="41"/>
        <w:p>
          <w:pPr>
            <w:pStyle w:val="21"/>
            <w:rPr>
              <w:lang w:val="en-US"/>
            </w:rPr>
          </w:pPr>
          <w:r>
            <w:rPr>
              <w:lang w:val="en-US"/>
            </w:rPr>
            <w:t>42.</w:t>
          </w:r>
          <w:r>
            <w:rPr>
              <w:lang w:val="en-US"/>
            </w:rPr>
            <w:tab/>
          </w:r>
          <w:bookmarkStart w:id="42" w:name="_CTVL001db969176070245aa899195c3df0bc3ed"/>
          <w:r>
            <w:rPr>
              <w:lang w:val="en-US"/>
            </w:rPr>
            <w:t>Lv Z, Guo Y. Metformin and Its Benefits for Various Diseases. Front Endocrinol (Lausanne). 2020:11:191.</w:t>
          </w:r>
        </w:p>
        <w:bookmarkEnd w:id="42"/>
        <w:p>
          <w:pPr>
            <w:pStyle w:val="21"/>
            <w:rPr>
              <w:lang w:val="en-US"/>
            </w:rPr>
          </w:pPr>
          <w:r>
            <w:rPr>
              <w:lang w:val="en-US"/>
            </w:rPr>
            <w:t>43.</w:t>
          </w:r>
          <w:r>
            <w:rPr>
              <w:lang w:val="en-US"/>
            </w:rPr>
            <w:tab/>
          </w:r>
          <w:bookmarkStart w:id="43" w:name="_CTVL001740258db74244c008fb0dd300b6dcccf"/>
          <w:r>
            <w:rPr>
              <w:lang w:val="en-US"/>
            </w:rPr>
            <w:t>Mihaylova MM, Shaw RJ. The AMPK signalling pathway coordinates cell growth, autophagy and metabolism. Nat Cell Biol. 2011:13(9):1016–1023.</w:t>
          </w:r>
        </w:p>
        <w:bookmarkEnd w:id="43"/>
        <w:p>
          <w:pPr>
            <w:pStyle w:val="21"/>
          </w:pPr>
          <w:r>
            <w:rPr>
              <w:lang w:val="en-US"/>
            </w:rPr>
            <w:t>44.</w:t>
          </w:r>
          <w:r>
            <w:rPr>
              <w:lang w:val="en-US"/>
            </w:rPr>
            <w:tab/>
          </w:r>
          <w:bookmarkStart w:id="44" w:name="_CTVL001f22175d2babb4eb79c5febafa148c271"/>
          <w:r>
            <w:rPr>
              <w:lang w:val="en-US"/>
            </w:rPr>
            <w:t xml:space="preserve">Zhang M, Jiang N, Chu Y, Postnikova O, Varghese R, Horvath A, Cheema AK, Golestaneh N. Dysregulated metabolic pathways in age-related macular degeneration. </w:t>
          </w:r>
          <w:r>
            <w:t>Sci Rep. 2020:10(2464):1–14.</w:t>
          </w:r>
        </w:p>
        <w:bookmarkEnd w:id="44"/>
        <w:p>
          <w:pPr>
            <w:pStyle w:val="21"/>
            <w:rPr>
              <w:lang w:val="en-US"/>
            </w:rPr>
          </w:pPr>
          <w:r>
            <w:t>45.</w:t>
          </w:r>
          <w:r>
            <w:tab/>
          </w:r>
          <w:bookmarkStart w:id="45" w:name="_CTVL001e2170b44d0294ec1ae9409c012efe3c6"/>
          <w:r>
            <w:t xml:space="preserve">Dang K-R, Wu T, Hui Y-N, Du H-J. </w:t>
          </w:r>
          <w:r>
            <w:rPr>
              <w:lang w:val="en-US"/>
            </w:rPr>
            <w:t>Newly-found functions of metformin for the prevention and treatment of age-related macular degeneration. Int J Ophthalmol. 2021:14(8):1274–1280.</w:t>
          </w:r>
        </w:p>
        <w:bookmarkEnd w:id="45"/>
        <w:p>
          <w:pPr>
            <w:pStyle w:val="21"/>
            <w:rPr>
              <w:lang w:val="en-US"/>
            </w:rPr>
          </w:pPr>
          <w:r>
            <w:rPr>
              <w:lang w:val="en-US"/>
            </w:rPr>
            <w:t>46.</w:t>
          </w:r>
          <w:r>
            <w:rPr>
              <w:lang w:val="en-US"/>
            </w:rPr>
            <w:tab/>
          </w:r>
          <w:bookmarkStart w:id="46" w:name="_CTVL001d3c732c007a24bf984f870ada1ee0c86"/>
          <w:r>
            <w:rPr>
              <w:lang w:val="en-US"/>
            </w:rPr>
            <w:t>Bharath LP, Nikolajczyk BS. The intersection of metformin and inflammation. Am J Physiol Cell Physiol. 2021:320(5):C873-C879.</w:t>
          </w:r>
        </w:p>
        <w:bookmarkEnd w:id="46"/>
        <w:p>
          <w:pPr>
            <w:pStyle w:val="21"/>
            <w:rPr>
              <w:lang w:val="en-US"/>
            </w:rPr>
          </w:pPr>
          <w:r>
            <w:rPr>
              <w:lang w:val="en-US"/>
            </w:rPr>
            <w:t>47.</w:t>
          </w:r>
          <w:r>
            <w:rPr>
              <w:lang w:val="en-US"/>
            </w:rPr>
            <w:tab/>
          </w:r>
          <w:bookmarkStart w:id="47" w:name="_CTVL001bf593bf5732b4b538b3ca6653f33b4cc"/>
          <w:r>
            <w:rPr>
              <w:lang w:val="en-US"/>
            </w:rPr>
            <w:t>Xian H, Liu Y, Rundberg Nilsson A, Gatchalian R, Crother TR, Tourtellotte WG, Zhang Y, Aleman-Muench GR, Lewis G, Chen W, Kang S, Luevanos M, Trudler D, Lipton SA, Soroosh P, Teijaro J, La Torre JC de, Arditi M, Karin M, Sanchez-Lopez E. Metformin inhibition of mitochondrial ATP and DNA synthesis abrogates NLRP3 inflammasome activation and pulmonary inflammation. Immunity. 2021:54(7):1463-1477.</w:t>
          </w:r>
        </w:p>
        <w:bookmarkEnd w:id="47"/>
        <w:p>
          <w:pPr>
            <w:pStyle w:val="21"/>
          </w:pPr>
          <w:r>
            <w:rPr>
              <w:lang w:val="en-US"/>
            </w:rPr>
            <w:t>48.</w:t>
          </w:r>
          <w:r>
            <w:rPr>
              <w:lang w:val="en-US"/>
            </w:rPr>
            <w:tab/>
          </w:r>
          <w:bookmarkStart w:id="48" w:name="_CTVL00193c20d68a574401e9a3ac87e11d1f76d"/>
          <w:r>
            <w:rPr>
              <w:lang w:val="en-US"/>
            </w:rPr>
            <w:t xml:space="preserve">Ambati M, Apicella I, Wang S-B, Narendran S, Leung H, Pereira F, Nagasaka Y, Huang P, Varshney A, Baker KL, Marion KM, Shadmehr M, Stains CI, Werner BC, Sadda SR, Taylor EW, Sutton SS, Magagnoli J, Gelfand BD. Identification of fluoxetine as a direct NLRP3 inhibitor to treat atrophic macular degeneration. </w:t>
          </w:r>
          <w:r>
            <w:t>Proc Natl Acad Sci U S A. 2021:118(41):1–9.</w:t>
          </w:r>
        </w:p>
        <w:bookmarkEnd w:id="48"/>
        <w:p>
          <w:pPr>
            <w:pStyle w:val="21"/>
            <w:rPr>
              <w:lang w:val="en-US"/>
            </w:rPr>
          </w:pPr>
          <w:r>
            <w:t>49.</w:t>
          </w:r>
          <w:r>
            <w:tab/>
          </w:r>
          <w:bookmarkStart w:id="49" w:name="_CTVL0018694a06d21624fc68dcab62474e303df"/>
          <w:r>
            <w:t xml:space="preserve">Ebeling MC, Geng Z, Stahl MR, Kapphahn RJ, Roehrich H, Montezuma SR, Ferrington DA, Dutton JR. </w:t>
          </w:r>
          <w:r>
            <w:rPr>
              <w:lang w:val="en-US"/>
            </w:rPr>
            <w:t>Testing Mitochondrial-Targeted Drugs in iPSC-RPE from Patients with Age-Related Macular Degeneration. Pharmaceuticals (Basel). 2022:15(62):1–18.</w:t>
          </w:r>
        </w:p>
        <w:bookmarkEnd w:id="49"/>
        <w:p>
          <w:pPr>
            <w:pStyle w:val="21"/>
            <w:rPr>
              <w:lang w:val="en-US"/>
            </w:rPr>
          </w:pPr>
          <w:r>
            <w:rPr>
              <w:lang w:val="en-US"/>
            </w:rPr>
            <w:t>50.</w:t>
          </w:r>
          <w:r>
            <w:rPr>
              <w:lang w:val="en-US"/>
            </w:rPr>
            <w:tab/>
          </w:r>
          <w:bookmarkStart w:id="50" w:name="_CTVL0018dcfeea9a53944669e9ba0f10e3ccbf5"/>
          <w:r>
            <w:rPr>
              <w:lang w:val="en-US"/>
            </w:rPr>
            <w:t>University of California, San Francisco. Metformin for the Minimization of Geographic Atrophy Progression in Patients With AMD (METforMIN). 2022 [cited 2022 Aug 12]. Available from: https://clinicaltrials.gov/ct2/show/NCT02684578?cond=metformin+macular+degeneration&amp;draw=2&amp;rank=</w:t>
          </w:r>
          <w:bookmarkEnd w:id="50"/>
          <w:r>
            <w:rPr>
              <w:lang w:val="en-US"/>
            </w:rPr>
            <w:t>1</w:t>
          </w:r>
          <w:r>
            <w:rPr>
              <w:lang w:val="en-US"/>
            </w:rPr>
            <w:fldChar w:fldCharType="end"/>
          </w:r>
        </w:p>
      </w:sdtContent>
    </w:sdt>
    <w:sectPr>
      <w:pgSz w:w="11906" w:h="16838"/>
      <w:pgMar w:top="1417" w:right="1417" w:bottom="1134" w:left="1417" w:header="708" w:footer="708" w:gutter="0"/>
      <w:lnNumType w:countBy="1" w:restart="continuous"/>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38786250"/>
      <w:docPartObj>
        <w:docPartGallery w:val="AutoText"/>
      </w:docPartObj>
    </w:sdtPr>
    <w:sdtContent>
      <w:p>
        <w:pPr>
          <w:pStyle w:val="12"/>
        </w:pPr>
        <w:r>
          <w:fldChar w:fldCharType="begin"/>
        </w:r>
        <w:r>
          <w:instrText xml:space="preserve">PAGE   \* MERGEFORMAT</w:instrText>
        </w:r>
        <w:r>
          <w:fldChar w:fldCharType="separate"/>
        </w:r>
        <w:r>
          <w:t>2</w:t>
        </w:r>
        <w: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rPr>
        <w:lang w:val="en-US"/>
      </w:rPr>
    </w:pPr>
    <w:r>
      <w:rPr>
        <w:lang w:val="en-US"/>
      </w:rPr>
      <w:t>Aging Pathobiology and Therapeutics 2022, Volume:Number</w:t>
    </w:r>
  </w:p>
  <w:p>
    <w:pPr>
      <w:pStyle w:val="13"/>
      <w:rPr>
        <w:lang w:val="en-US"/>
      </w:rPr>
    </w:pPr>
    <w:r>
      <w:rPr>
        <w:lang w:val="en-US"/>
      </w:rPr>
      <w:t>DOI: 10.31491/APT.xxxx.xx.xx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documentProtection w:enforcement="0"/>
  <w:defaultTabStop w:val="708"/>
  <w:hyphenationZone w:val="425"/>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IzZWVjZWVjY2JhMGM1Y2JkNmJhZDU2MjEyZmE0ZTAifQ=="/>
  </w:docVars>
  <w:rsids>
    <w:rsidRoot w:val="00252984"/>
    <w:rsid w:val="0001092E"/>
    <w:rsid w:val="000117C5"/>
    <w:rsid w:val="00011DAF"/>
    <w:rsid w:val="00030524"/>
    <w:rsid w:val="000327E1"/>
    <w:rsid w:val="00036C0A"/>
    <w:rsid w:val="00042F99"/>
    <w:rsid w:val="00044A4D"/>
    <w:rsid w:val="0006211B"/>
    <w:rsid w:val="000667B3"/>
    <w:rsid w:val="00066CFF"/>
    <w:rsid w:val="00074BF4"/>
    <w:rsid w:val="000A5C41"/>
    <w:rsid w:val="000B2F03"/>
    <w:rsid w:val="000B4543"/>
    <w:rsid w:val="000D068B"/>
    <w:rsid w:val="000D10F1"/>
    <w:rsid w:val="000D5FF0"/>
    <w:rsid w:val="000E118D"/>
    <w:rsid w:val="000F1B31"/>
    <w:rsid w:val="000F6670"/>
    <w:rsid w:val="00115FF9"/>
    <w:rsid w:val="00124D4D"/>
    <w:rsid w:val="00125EB1"/>
    <w:rsid w:val="00135A0F"/>
    <w:rsid w:val="001409FA"/>
    <w:rsid w:val="00144C54"/>
    <w:rsid w:val="001455D3"/>
    <w:rsid w:val="00145846"/>
    <w:rsid w:val="00145C71"/>
    <w:rsid w:val="00166D61"/>
    <w:rsid w:val="00175B9A"/>
    <w:rsid w:val="0018085E"/>
    <w:rsid w:val="00180F04"/>
    <w:rsid w:val="001810DE"/>
    <w:rsid w:val="00181523"/>
    <w:rsid w:val="00196191"/>
    <w:rsid w:val="001A65E2"/>
    <w:rsid w:val="001C7DF0"/>
    <w:rsid w:val="001D5E5B"/>
    <w:rsid w:val="001E6952"/>
    <w:rsid w:val="001F4969"/>
    <w:rsid w:val="001F7600"/>
    <w:rsid w:val="00200396"/>
    <w:rsid w:val="0022329F"/>
    <w:rsid w:val="0023163C"/>
    <w:rsid w:val="00232E7B"/>
    <w:rsid w:val="002365CB"/>
    <w:rsid w:val="00252984"/>
    <w:rsid w:val="00254393"/>
    <w:rsid w:val="002568E2"/>
    <w:rsid w:val="00260BF2"/>
    <w:rsid w:val="00267535"/>
    <w:rsid w:val="00270A9B"/>
    <w:rsid w:val="002733B0"/>
    <w:rsid w:val="0027388B"/>
    <w:rsid w:val="00282797"/>
    <w:rsid w:val="002B7C76"/>
    <w:rsid w:val="002C12C9"/>
    <w:rsid w:val="002D351D"/>
    <w:rsid w:val="002D4CFB"/>
    <w:rsid w:val="002D7E4C"/>
    <w:rsid w:val="002E0F6B"/>
    <w:rsid w:val="002E1A1D"/>
    <w:rsid w:val="002E1DD9"/>
    <w:rsid w:val="002E7DA4"/>
    <w:rsid w:val="002F27FD"/>
    <w:rsid w:val="00300814"/>
    <w:rsid w:val="00316C90"/>
    <w:rsid w:val="0032258F"/>
    <w:rsid w:val="00322D7D"/>
    <w:rsid w:val="0033467D"/>
    <w:rsid w:val="00335F9B"/>
    <w:rsid w:val="0034337F"/>
    <w:rsid w:val="00350AE8"/>
    <w:rsid w:val="00353773"/>
    <w:rsid w:val="00376165"/>
    <w:rsid w:val="00381E74"/>
    <w:rsid w:val="00383B8C"/>
    <w:rsid w:val="00394D3B"/>
    <w:rsid w:val="00396CF1"/>
    <w:rsid w:val="00396FB1"/>
    <w:rsid w:val="00397EDA"/>
    <w:rsid w:val="003B0922"/>
    <w:rsid w:val="003B148B"/>
    <w:rsid w:val="003B2C16"/>
    <w:rsid w:val="003B6FB9"/>
    <w:rsid w:val="003C26E7"/>
    <w:rsid w:val="003D6645"/>
    <w:rsid w:val="003E0E48"/>
    <w:rsid w:val="0040296B"/>
    <w:rsid w:val="0042050F"/>
    <w:rsid w:val="00424E19"/>
    <w:rsid w:val="00433D3F"/>
    <w:rsid w:val="00435AA6"/>
    <w:rsid w:val="00446D98"/>
    <w:rsid w:val="0045198C"/>
    <w:rsid w:val="00464B53"/>
    <w:rsid w:val="00466F6F"/>
    <w:rsid w:val="00472010"/>
    <w:rsid w:val="00474A27"/>
    <w:rsid w:val="00474BC3"/>
    <w:rsid w:val="00475C1C"/>
    <w:rsid w:val="0047627B"/>
    <w:rsid w:val="00480F80"/>
    <w:rsid w:val="004A3A07"/>
    <w:rsid w:val="004A3F86"/>
    <w:rsid w:val="004B7424"/>
    <w:rsid w:val="004C19FB"/>
    <w:rsid w:val="004C4EBB"/>
    <w:rsid w:val="004C607C"/>
    <w:rsid w:val="004C7312"/>
    <w:rsid w:val="004D1BD3"/>
    <w:rsid w:val="004D2FFD"/>
    <w:rsid w:val="004D78C3"/>
    <w:rsid w:val="004E2FFA"/>
    <w:rsid w:val="004E6F41"/>
    <w:rsid w:val="004E7A5D"/>
    <w:rsid w:val="005048CC"/>
    <w:rsid w:val="005115A1"/>
    <w:rsid w:val="00511A12"/>
    <w:rsid w:val="00525915"/>
    <w:rsid w:val="0053054E"/>
    <w:rsid w:val="00534547"/>
    <w:rsid w:val="00536003"/>
    <w:rsid w:val="005424D8"/>
    <w:rsid w:val="00553BA1"/>
    <w:rsid w:val="00563960"/>
    <w:rsid w:val="00597DC4"/>
    <w:rsid w:val="005B1052"/>
    <w:rsid w:val="005B3BCA"/>
    <w:rsid w:val="005C777C"/>
    <w:rsid w:val="005E074B"/>
    <w:rsid w:val="005E0BD4"/>
    <w:rsid w:val="005E3D43"/>
    <w:rsid w:val="005E796D"/>
    <w:rsid w:val="00621415"/>
    <w:rsid w:val="00621883"/>
    <w:rsid w:val="00625CF6"/>
    <w:rsid w:val="00632C15"/>
    <w:rsid w:val="00634223"/>
    <w:rsid w:val="006376B3"/>
    <w:rsid w:val="006416E5"/>
    <w:rsid w:val="006422D9"/>
    <w:rsid w:val="006541CD"/>
    <w:rsid w:val="00664723"/>
    <w:rsid w:val="00666B09"/>
    <w:rsid w:val="006671A7"/>
    <w:rsid w:val="00680479"/>
    <w:rsid w:val="00686976"/>
    <w:rsid w:val="00696E00"/>
    <w:rsid w:val="006A0AA6"/>
    <w:rsid w:val="006A157B"/>
    <w:rsid w:val="006B6DE9"/>
    <w:rsid w:val="006C277C"/>
    <w:rsid w:val="006C4C6C"/>
    <w:rsid w:val="006D293E"/>
    <w:rsid w:val="006D2EDC"/>
    <w:rsid w:val="006D3FA4"/>
    <w:rsid w:val="006D4EC3"/>
    <w:rsid w:val="006D6802"/>
    <w:rsid w:val="006E0EA0"/>
    <w:rsid w:val="006E2A24"/>
    <w:rsid w:val="006F1E1C"/>
    <w:rsid w:val="006F3FC4"/>
    <w:rsid w:val="00701414"/>
    <w:rsid w:val="00711BFE"/>
    <w:rsid w:val="00712B40"/>
    <w:rsid w:val="00723973"/>
    <w:rsid w:val="0072749A"/>
    <w:rsid w:val="007712F1"/>
    <w:rsid w:val="00771A87"/>
    <w:rsid w:val="00776EE4"/>
    <w:rsid w:val="00783720"/>
    <w:rsid w:val="00790225"/>
    <w:rsid w:val="0079061E"/>
    <w:rsid w:val="007A0FD7"/>
    <w:rsid w:val="007A53CB"/>
    <w:rsid w:val="007B6985"/>
    <w:rsid w:val="007C2F41"/>
    <w:rsid w:val="007D0427"/>
    <w:rsid w:val="007D2FF2"/>
    <w:rsid w:val="007D6BF6"/>
    <w:rsid w:val="007E1D51"/>
    <w:rsid w:val="007E66D8"/>
    <w:rsid w:val="007F1A08"/>
    <w:rsid w:val="008067FB"/>
    <w:rsid w:val="00816EA5"/>
    <w:rsid w:val="008355D5"/>
    <w:rsid w:val="008438EE"/>
    <w:rsid w:val="0086592B"/>
    <w:rsid w:val="00872190"/>
    <w:rsid w:val="00874725"/>
    <w:rsid w:val="00876E39"/>
    <w:rsid w:val="00892E54"/>
    <w:rsid w:val="0089769A"/>
    <w:rsid w:val="008A3EF7"/>
    <w:rsid w:val="008A58EB"/>
    <w:rsid w:val="008A75DD"/>
    <w:rsid w:val="008A7DEF"/>
    <w:rsid w:val="008B1A27"/>
    <w:rsid w:val="008B3134"/>
    <w:rsid w:val="008C2375"/>
    <w:rsid w:val="008E4762"/>
    <w:rsid w:val="00902487"/>
    <w:rsid w:val="0090684B"/>
    <w:rsid w:val="00906E58"/>
    <w:rsid w:val="00917325"/>
    <w:rsid w:val="00924C80"/>
    <w:rsid w:val="00926AE3"/>
    <w:rsid w:val="00933BDF"/>
    <w:rsid w:val="00937586"/>
    <w:rsid w:val="009517FE"/>
    <w:rsid w:val="0095327A"/>
    <w:rsid w:val="009624DE"/>
    <w:rsid w:val="00964B6A"/>
    <w:rsid w:val="00977718"/>
    <w:rsid w:val="00991B69"/>
    <w:rsid w:val="00994025"/>
    <w:rsid w:val="009A1F3F"/>
    <w:rsid w:val="009A4A2E"/>
    <w:rsid w:val="009B4E64"/>
    <w:rsid w:val="009C3FF2"/>
    <w:rsid w:val="009C5E98"/>
    <w:rsid w:val="009D1AFB"/>
    <w:rsid w:val="009E15ED"/>
    <w:rsid w:val="009E5D03"/>
    <w:rsid w:val="009E7EED"/>
    <w:rsid w:val="009F099B"/>
    <w:rsid w:val="009F31FC"/>
    <w:rsid w:val="00A00007"/>
    <w:rsid w:val="00A111E0"/>
    <w:rsid w:val="00A14627"/>
    <w:rsid w:val="00A41594"/>
    <w:rsid w:val="00A5674C"/>
    <w:rsid w:val="00A61D47"/>
    <w:rsid w:val="00A65E05"/>
    <w:rsid w:val="00A719A7"/>
    <w:rsid w:val="00A723AD"/>
    <w:rsid w:val="00A73789"/>
    <w:rsid w:val="00A80742"/>
    <w:rsid w:val="00A81537"/>
    <w:rsid w:val="00A869F5"/>
    <w:rsid w:val="00A97773"/>
    <w:rsid w:val="00AA354D"/>
    <w:rsid w:val="00AB3D04"/>
    <w:rsid w:val="00AC1BC0"/>
    <w:rsid w:val="00AD156E"/>
    <w:rsid w:val="00AD199F"/>
    <w:rsid w:val="00AD319B"/>
    <w:rsid w:val="00AE0104"/>
    <w:rsid w:val="00AE2B6F"/>
    <w:rsid w:val="00AF5899"/>
    <w:rsid w:val="00B0174A"/>
    <w:rsid w:val="00B121F3"/>
    <w:rsid w:val="00B130D2"/>
    <w:rsid w:val="00B163D4"/>
    <w:rsid w:val="00B165A7"/>
    <w:rsid w:val="00B239E4"/>
    <w:rsid w:val="00B36ACA"/>
    <w:rsid w:val="00B456CD"/>
    <w:rsid w:val="00B64EEF"/>
    <w:rsid w:val="00B706BF"/>
    <w:rsid w:val="00B71335"/>
    <w:rsid w:val="00B85362"/>
    <w:rsid w:val="00B85CCE"/>
    <w:rsid w:val="00B911D9"/>
    <w:rsid w:val="00BA699B"/>
    <w:rsid w:val="00BB316F"/>
    <w:rsid w:val="00BB6363"/>
    <w:rsid w:val="00BC1678"/>
    <w:rsid w:val="00BC3410"/>
    <w:rsid w:val="00BC3822"/>
    <w:rsid w:val="00BD6F73"/>
    <w:rsid w:val="00BE231E"/>
    <w:rsid w:val="00BE70E4"/>
    <w:rsid w:val="00C00663"/>
    <w:rsid w:val="00C040E9"/>
    <w:rsid w:val="00C2363E"/>
    <w:rsid w:val="00C24EF9"/>
    <w:rsid w:val="00C401C2"/>
    <w:rsid w:val="00C55C7B"/>
    <w:rsid w:val="00C56ECA"/>
    <w:rsid w:val="00C56FDE"/>
    <w:rsid w:val="00C60132"/>
    <w:rsid w:val="00C66C15"/>
    <w:rsid w:val="00C86361"/>
    <w:rsid w:val="00C864B2"/>
    <w:rsid w:val="00CA2A51"/>
    <w:rsid w:val="00CB31B2"/>
    <w:rsid w:val="00CC1A50"/>
    <w:rsid w:val="00CC6419"/>
    <w:rsid w:val="00CD1736"/>
    <w:rsid w:val="00CD633D"/>
    <w:rsid w:val="00CD689C"/>
    <w:rsid w:val="00CE1C3F"/>
    <w:rsid w:val="00CE2C71"/>
    <w:rsid w:val="00CF537D"/>
    <w:rsid w:val="00D1098A"/>
    <w:rsid w:val="00D10DF7"/>
    <w:rsid w:val="00D1263E"/>
    <w:rsid w:val="00D15647"/>
    <w:rsid w:val="00D1732B"/>
    <w:rsid w:val="00D26BAE"/>
    <w:rsid w:val="00D32607"/>
    <w:rsid w:val="00D32D21"/>
    <w:rsid w:val="00D41813"/>
    <w:rsid w:val="00D478C4"/>
    <w:rsid w:val="00D5530B"/>
    <w:rsid w:val="00D57FDC"/>
    <w:rsid w:val="00D606E7"/>
    <w:rsid w:val="00D62AB4"/>
    <w:rsid w:val="00D62F33"/>
    <w:rsid w:val="00D63122"/>
    <w:rsid w:val="00D82821"/>
    <w:rsid w:val="00D97BED"/>
    <w:rsid w:val="00DD4DC1"/>
    <w:rsid w:val="00E13D07"/>
    <w:rsid w:val="00E14283"/>
    <w:rsid w:val="00E30C0B"/>
    <w:rsid w:val="00E3188A"/>
    <w:rsid w:val="00E36528"/>
    <w:rsid w:val="00E44C03"/>
    <w:rsid w:val="00E534F5"/>
    <w:rsid w:val="00E5728B"/>
    <w:rsid w:val="00E65473"/>
    <w:rsid w:val="00E67A89"/>
    <w:rsid w:val="00E74511"/>
    <w:rsid w:val="00E915FD"/>
    <w:rsid w:val="00E947E7"/>
    <w:rsid w:val="00EA1637"/>
    <w:rsid w:val="00EB39DA"/>
    <w:rsid w:val="00ED4893"/>
    <w:rsid w:val="00EE5664"/>
    <w:rsid w:val="00EF07D0"/>
    <w:rsid w:val="00EF25F4"/>
    <w:rsid w:val="00EF2910"/>
    <w:rsid w:val="00EF7088"/>
    <w:rsid w:val="00F1064E"/>
    <w:rsid w:val="00F15033"/>
    <w:rsid w:val="00F35E15"/>
    <w:rsid w:val="00F36256"/>
    <w:rsid w:val="00F41209"/>
    <w:rsid w:val="00F45A15"/>
    <w:rsid w:val="00F4763A"/>
    <w:rsid w:val="00F578D0"/>
    <w:rsid w:val="00F60454"/>
    <w:rsid w:val="00F63F2C"/>
    <w:rsid w:val="00F64C8F"/>
    <w:rsid w:val="00F65B67"/>
    <w:rsid w:val="00F70AB3"/>
    <w:rsid w:val="00F75805"/>
    <w:rsid w:val="00F876EE"/>
    <w:rsid w:val="00F93487"/>
    <w:rsid w:val="00F93C77"/>
    <w:rsid w:val="00F953A0"/>
    <w:rsid w:val="00FA751D"/>
    <w:rsid w:val="00FB65E8"/>
    <w:rsid w:val="00FD4D9E"/>
    <w:rsid w:val="00FD71EE"/>
    <w:rsid w:val="00FE3004"/>
    <w:rsid w:val="00FF530F"/>
    <w:rsid w:val="00FF7990"/>
    <w:rsid w:val="3C28555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de-DE" w:eastAsia="en-US" w:bidi="ar-SA"/>
    </w:rPr>
  </w:style>
  <w:style w:type="paragraph" w:styleId="2">
    <w:name w:val="heading 1"/>
    <w:basedOn w:val="1"/>
    <w:next w:val="1"/>
    <w:link w:val="25"/>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28"/>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33"/>
    <w:semiHidden/>
    <w:unhideWhenUsed/>
    <w:qFormat/>
    <w:uiPriority w:val="9"/>
    <w:pPr>
      <w:keepNext/>
      <w:keepLines/>
      <w:spacing w:before="40" w:after="0"/>
      <w:outlineLvl w:val="2"/>
    </w:pPr>
    <w:rPr>
      <w:rFonts w:asciiTheme="majorHAnsi" w:hAnsiTheme="majorHAnsi" w:eastAsiaTheme="majorEastAsia" w:cstheme="majorBidi"/>
      <w:color w:val="203864" w:themeColor="accent1" w:themeShade="80"/>
      <w:sz w:val="24"/>
      <w:szCs w:val="24"/>
    </w:rPr>
  </w:style>
  <w:style w:type="paragraph" w:styleId="5">
    <w:name w:val="heading 4"/>
    <w:basedOn w:val="1"/>
    <w:next w:val="1"/>
    <w:link w:val="36"/>
    <w:semiHidden/>
    <w:unhideWhenUsed/>
    <w:qFormat/>
    <w:uiPriority w:val="9"/>
    <w:pPr>
      <w:keepNext/>
      <w:keepLines/>
      <w:spacing w:before="40" w:after="0"/>
      <w:outlineLvl w:val="3"/>
    </w:pPr>
    <w:rPr>
      <w:rFonts w:asciiTheme="majorHAnsi" w:hAnsiTheme="majorHAnsi" w:eastAsiaTheme="majorEastAsia" w:cstheme="majorBidi"/>
      <w:i/>
      <w:iCs/>
      <w:color w:val="2F5597" w:themeColor="accent1" w:themeShade="BF"/>
    </w:rPr>
  </w:style>
  <w:style w:type="paragraph" w:styleId="6">
    <w:name w:val="heading 5"/>
    <w:basedOn w:val="1"/>
    <w:next w:val="1"/>
    <w:link w:val="39"/>
    <w:semiHidden/>
    <w:unhideWhenUsed/>
    <w:qFormat/>
    <w:uiPriority w:val="9"/>
    <w:pPr>
      <w:keepNext/>
      <w:keepLines/>
      <w:spacing w:before="40" w:after="0"/>
      <w:outlineLvl w:val="4"/>
    </w:pPr>
    <w:rPr>
      <w:rFonts w:asciiTheme="majorHAnsi" w:hAnsiTheme="majorHAnsi" w:eastAsiaTheme="majorEastAsia" w:cstheme="majorBidi"/>
      <w:color w:val="2F5597" w:themeColor="accent1" w:themeShade="BF"/>
    </w:rPr>
  </w:style>
  <w:style w:type="paragraph" w:styleId="7">
    <w:name w:val="heading 6"/>
    <w:basedOn w:val="1"/>
    <w:next w:val="1"/>
    <w:link w:val="42"/>
    <w:semiHidden/>
    <w:unhideWhenUsed/>
    <w:qFormat/>
    <w:uiPriority w:val="9"/>
    <w:pPr>
      <w:keepNext/>
      <w:keepLines/>
      <w:spacing w:before="40" w:after="0"/>
      <w:outlineLvl w:val="5"/>
    </w:pPr>
    <w:rPr>
      <w:rFonts w:asciiTheme="majorHAnsi" w:hAnsiTheme="majorHAnsi" w:eastAsiaTheme="majorEastAsia" w:cstheme="majorBidi"/>
      <w:color w:val="203864" w:themeColor="accent1" w:themeShade="80"/>
    </w:rPr>
  </w:style>
  <w:style w:type="paragraph" w:styleId="8">
    <w:name w:val="heading 7"/>
    <w:basedOn w:val="1"/>
    <w:next w:val="1"/>
    <w:link w:val="45"/>
    <w:semiHidden/>
    <w:unhideWhenUsed/>
    <w:qFormat/>
    <w:uiPriority w:val="9"/>
    <w:pPr>
      <w:keepNext/>
      <w:keepLines/>
      <w:spacing w:before="40" w:after="0"/>
      <w:outlineLvl w:val="6"/>
    </w:pPr>
    <w:rPr>
      <w:rFonts w:asciiTheme="majorHAnsi" w:hAnsiTheme="majorHAnsi" w:eastAsiaTheme="majorEastAsia" w:cstheme="majorBidi"/>
      <w:i/>
      <w:iCs/>
      <w:color w:val="203864" w:themeColor="accent1" w:themeShade="80"/>
    </w:rPr>
  </w:style>
  <w:style w:type="paragraph" w:styleId="9">
    <w:name w:val="heading 8"/>
    <w:basedOn w:val="1"/>
    <w:next w:val="1"/>
    <w:link w:val="48"/>
    <w:semiHidden/>
    <w:unhideWhenUsed/>
    <w:qFormat/>
    <w:uiPriority w:val="9"/>
    <w:pPr>
      <w:keepNext/>
      <w:keepLines/>
      <w:spacing w:before="40" w:after="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0">
    <w:name w:val="heading 9"/>
    <w:basedOn w:val="1"/>
    <w:next w:val="1"/>
    <w:link w:val="51"/>
    <w:semiHidden/>
    <w:unhideWhenUsed/>
    <w:qFormat/>
    <w:uiPriority w:val="9"/>
    <w:pPr>
      <w:keepNext/>
      <w:keepLines/>
      <w:spacing w:before="40" w:after="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5">
    <w:name w:val="Default Paragraph Font"/>
    <w:semiHidden/>
    <w:unhideWhenUsed/>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11">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12">
    <w:name w:val="footer"/>
    <w:basedOn w:val="1"/>
    <w:link w:val="19"/>
    <w:unhideWhenUsed/>
    <w:qFormat/>
    <w:uiPriority w:val="99"/>
    <w:pPr>
      <w:tabs>
        <w:tab w:val="center" w:pos="4536"/>
        <w:tab w:val="right" w:pos="9072"/>
      </w:tabs>
      <w:spacing w:after="0" w:line="240" w:lineRule="auto"/>
    </w:pPr>
  </w:style>
  <w:style w:type="paragraph" w:styleId="13">
    <w:name w:val="header"/>
    <w:basedOn w:val="1"/>
    <w:link w:val="18"/>
    <w:unhideWhenUsed/>
    <w:qFormat/>
    <w:uiPriority w:val="99"/>
    <w:pPr>
      <w:tabs>
        <w:tab w:val="center" w:pos="4536"/>
        <w:tab w:val="right" w:pos="9072"/>
      </w:tabs>
      <w:spacing w:after="0" w:line="240" w:lineRule="auto"/>
    </w:pPr>
  </w:style>
  <w:style w:type="character" w:styleId="16">
    <w:name w:val="line number"/>
    <w:basedOn w:val="15"/>
    <w:semiHidden/>
    <w:unhideWhenUsed/>
    <w:qFormat/>
    <w:uiPriority w:val="99"/>
  </w:style>
  <w:style w:type="character" w:styleId="17">
    <w:name w:val="Hyperlink"/>
    <w:basedOn w:val="15"/>
    <w:unhideWhenUsed/>
    <w:qFormat/>
    <w:uiPriority w:val="99"/>
    <w:rPr>
      <w:color w:val="0563C1" w:themeColor="hyperlink"/>
      <w:u w:val="single"/>
      <w14:textFill>
        <w14:solidFill>
          <w14:schemeClr w14:val="hlink"/>
        </w14:solidFill>
      </w14:textFill>
    </w:rPr>
  </w:style>
  <w:style w:type="character" w:customStyle="1" w:styleId="18">
    <w:name w:val="Kopfzeile Zchn"/>
    <w:basedOn w:val="15"/>
    <w:link w:val="13"/>
    <w:qFormat/>
    <w:uiPriority w:val="99"/>
  </w:style>
  <w:style w:type="character" w:customStyle="1" w:styleId="19">
    <w:name w:val="Fußzeile Zchn"/>
    <w:basedOn w:val="15"/>
    <w:link w:val="12"/>
    <w:qFormat/>
    <w:uiPriority w:val="99"/>
  </w:style>
  <w:style w:type="character" w:styleId="20">
    <w:name w:val="Placeholder Text"/>
    <w:basedOn w:val="15"/>
    <w:semiHidden/>
    <w:qFormat/>
    <w:uiPriority w:val="99"/>
    <w:rPr>
      <w:color w:val="808080"/>
    </w:rPr>
  </w:style>
  <w:style w:type="paragraph" w:customStyle="1" w:styleId="21">
    <w:name w:val="Citavi Bibliography Entry"/>
    <w:basedOn w:val="1"/>
    <w:link w:val="22"/>
    <w:qFormat/>
    <w:uiPriority w:val="99"/>
    <w:pPr>
      <w:tabs>
        <w:tab w:val="left" w:pos="567"/>
      </w:tabs>
      <w:spacing w:after="60"/>
      <w:ind w:left="567" w:hanging="567"/>
    </w:pPr>
  </w:style>
  <w:style w:type="character" w:customStyle="1" w:styleId="22">
    <w:name w:val="Citavi Bibliography Entry Zchn"/>
    <w:basedOn w:val="15"/>
    <w:link w:val="21"/>
    <w:qFormat/>
    <w:uiPriority w:val="99"/>
  </w:style>
  <w:style w:type="paragraph" w:customStyle="1" w:styleId="23">
    <w:name w:val="Citavi Bibliography Heading"/>
    <w:basedOn w:val="2"/>
    <w:link w:val="24"/>
    <w:qFormat/>
    <w:uiPriority w:val="99"/>
  </w:style>
  <w:style w:type="character" w:customStyle="1" w:styleId="24">
    <w:name w:val="Citavi Bibliography Heading Zchn"/>
    <w:basedOn w:val="15"/>
    <w:link w:val="23"/>
    <w:qFormat/>
    <w:uiPriority w:val="99"/>
    <w:rPr>
      <w:rFonts w:asciiTheme="majorHAnsi" w:hAnsiTheme="majorHAnsi" w:eastAsiaTheme="majorEastAsia" w:cstheme="majorBidi"/>
      <w:color w:val="2F5597" w:themeColor="accent1" w:themeShade="BF"/>
      <w:sz w:val="32"/>
      <w:szCs w:val="32"/>
    </w:rPr>
  </w:style>
  <w:style w:type="character" w:customStyle="1" w:styleId="25">
    <w:name w:val="Überschrift 1 Zchn"/>
    <w:basedOn w:val="15"/>
    <w:link w:val="2"/>
    <w:qFormat/>
    <w:uiPriority w:val="9"/>
    <w:rPr>
      <w:rFonts w:asciiTheme="majorHAnsi" w:hAnsiTheme="majorHAnsi" w:eastAsiaTheme="majorEastAsia" w:cstheme="majorBidi"/>
      <w:color w:val="2F5597" w:themeColor="accent1" w:themeShade="BF"/>
      <w:sz w:val="32"/>
      <w:szCs w:val="32"/>
    </w:rPr>
  </w:style>
  <w:style w:type="paragraph" w:customStyle="1" w:styleId="26">
    <w:name w:val="Citavi Chapter Bibliography Heading"/>
    <w:basedOn w:val="3"/>
    <w:link w:val="27"/>
    <w:qFormat/>
    <w:uiPriority w:val="99"/>
  </w:style>
  <w:style w:type="character" w:customStyle="1" w:styleId="27">
    <w:name w:val="Citavi Chapter Bibliography Heading Zchn"/>
    <w:basedOn w:val="15"/>
    <w:link w:val="26"/>
    <w:qFormat/>
    <w:uiPriority w:val="99"/>
    <w:rPr>
      <w:rFonts w:asciiTheme="majorHAnsi" w:hAnsiTheme="majorHAnsi" w:eastAsiaTheme="majorEastAsia" w:cstheme="majorBidi"/>
      <w:color w:val="2F5597" w:themeColor="accent1" w:themeShade="BF"/>
      <w:sz w:val="26"/>
      <w:szCs w:val="26"/>
    </w:rPr>
  </w:style>
  <w:style w:type="character" w:customStyle="1" w:styleId="28">
    <w:name w:val="Überschrift 2 Zchn"/>
    <w:basedOn w:val="15"/>
    <w:link w:val="3"/>
    <w:qFormat/>
    <w:uiPriority w:val="9"/>
    <w:rPr>
      <w:rFonts w:asciiTheme="majorHAnsi" w:hAnsiTheme="majorHAnsi" w:eastAsiaTheme="majorEastAsia" w:cstheme="majorBidi"/>
      <w:color w:val="2F5597" w:themeColor="accent1" w:themeShade="BF"/>
      <w:sz w:val="26"/>
      <w:szCs w:val="26"/>
    </w:rPr>
  </w:style>
  <w:style w:type="paragraph" w:customStyle="1" w:styleId="29">
    <w:name w:val="Citavi Bibliography Subheading 1"/>
    <w:basedOn w:val="3"/>
    <w:link w:val="30"/>
    <w:qFormat/>
    <w:uiPriority w:val="99"/>
    <w:pPr>
      <w:outlineLvl w:val="9"/>
    </w:pPr>
    <w:rPr>
      <w:sz w:val="24"/>
      <w:szCs w:val="24"/>
      <w:lang w:val="en-US"/>
    </w:rPr>
  </w:style>
  <w:style w:type="character" w:customStyle="1" w:styleId="30">
    <w:name w:val="Citavi Bibliography Subheading 1 Zchn"/>
    <w:basedOn w:val="15"/>
    <w:link w:val="29"/>
    <w:qFormat/>
    <w:uiPriority w:val="99"/>
    <w:rPr>
      <w:rFonts w:asciiTheme="majorHAnsi" w:hAnsiTheme="majorHAnsi" w:eastAsiaTheme="majorEastAsia" w:cstheme="majorBidi"/>
      <w:color w:val="2F5597" w:themeColor="accent1" w:themeShade="BF"/>
      <w:sz w:val="24"/>
      <w:szCs w:val="24"/>
      <w:lang w:val="en-US"/>
    </w:rPr>
  </w:style>
  <w:style w:type="paragraph" w:customStyle="1" w:styleId="31">
    <w:name w:val="Citavi Bibliography Subheading 2"/>
    <w:basedOn w:val="4"/>
    <w:link w:val="32"/>
    <w:qFormat/>
    <w:uiPriority w:val="99"/>
    <w:pPr>
      <w:outlineLvl w:val="9"/>
    </w:pPr>
    <w:rPr>
      <w:lang w:val="en-US"/>
    </w:rPr>
  </w:style>
  <w:style w:type="character" w:customStyle="1" w:styleId="32">
    <w:name w:val="Citavi Bibliography Subheading 2 Zchn"/>
    <w:basedOn w:val="15"/>
    <w:link w:val="31"/>
    <w:qFormat/>
    <w:uiPriority w:val="99"/>
    <w:rPr>
      <w:rFonts w:asciiTheme="majorHAnsi" w:hAnsiTheme="majorHAnsi" w:eastAsiaTheme="majorEastAsia" w:cstheme="majorBidi"/>
      <w:color w:val="203864" w:themeColor="accent1" w:themeShade="80"/>
      <w:sz w:val="24"/>
      <w:szCs w:val="24"/>
      <w:lang w:val="en-US"/>
    </w:rPr>
  </w:style>
  <w:style w:type="character" w:customStyle="1" w:styleId="33">
    <w:name w:val="Überschrift 3 Zchn"/>
    <w:basedOn w:val="15"/>
    <w:link w:val="4"/>
    <w:semiHidden/>
    <w:qFormat/>
    <w:uiPriority w:val="9"/>
    <w:rPr>
      <w:rFonts w:asciiTheme="majorHAnsi" w:hAnsiTheme="majorHAnsi" w:eastAsiaTheme="majorEastAsia" w:cstheme="majorBidi"/>
      <w:color w:val="203864" w:themeColor="accent1" w:themeShade="80"/>
      <w:sz w:val="24"/>
      <w:szCs w:val="24"/>
    </w:rPr>
  </w:style>
  <w:style w:type="paragraph" w:customStyle="1" w:styleId="34">
    <w:name w:val="Citavi Bibliography Subheading 3"/>
    <w:basedOn w:val="5"/>
    <w:link w:val="35"/>
    <w:qFormat/>
    <w:uiPriority w:val="99"/>
    <w:pPr>
      <w:outlineLvl w:val="9"/>
    </w:pPr>
    <w:rPr>
      <w:sz w:val="24"/>
      <w:szCs w:val="24"/>
      <w:lang w:val="en-US"/>
    </w:rPr>
  </w:style>
  <w:style w:type="character" w:customStyle="1" w:styleId="35">
    <w:name w:val="Citavi Bibliography Subheading 3 Zchn"/>
    <w:basedOn w:val="15"/>
    <w:link w:val="34"/>
    <w:qFormat/>
    <w:uiPriority w:val="99"/>
    <w:rPr>
      <w:rFonts w:asciiTheme="majorHAnsi" w:hAnsiTheme="majorHAnsi" w:eastAsiaTheme="majorEastAsia" w:cstheme="majorBidi"/>
      <w:i/>
      <w:iCs/>
      <w:color w:val="2F5597" w:themeColor="accent1" w:themeShade="BF"/>
      <w:sz w:val="24"/>
      <w:szCs w:val="24"/>
      <w:lang w:val="en-US"/>
    </w:rPr>
  </w:style>
  <w:style w:type="character" w:customStyle="1" w:styleId="36">
    <w:name w:val="Überschrift 4 Zchn"/>
    <w:basedOn w:val="15"/>
    <w:link w:val="5"/>
    <w:semiHidden/>
    <w:qFormat/>
    <w:uiPriority w:val="9"/>
    <w:rPr>
      <w:rFonts w:asciiTheme="majorHAnsi" w:hAnsiTheme="majorHAnsi" w:eastAsiaTheme="majorEastAsia" w:cstheme="majorBidi"/>
      <w:i/>
      <w:iCs/>
      <w:color w:val="2F5597" w:themeColor="accent1" w:themeShade="BF"/>
    </w:rPr>
  </w:style>
  <w:style w:type="paragraph" w:customStyle="1" w:styleId="37">
    <w:name w:val="Citavi Bibliography Subheading 4"/>
    <w:basedOn w:val="6"/>
    <w:link w:val="38"/>
    <w:qFormat/>
    <w:uiPriority w:val="99"/>
    <w:pPr>
      <w:outlineLvl w:val="9"/>
    </w:pPr>
    <w:rPr>
      <w:sz w:val="24"/>
      <w:szCs w:val="24"/>
      <w:lang w:val="en-US"/>
    </w:rPr>
  </w:style>
  <w:style w:type="character" w:customStyle="1" w:styleId="38">
    <w:name w:val="Citavi Bibliography Subheading 4 Zchn"/>
    <w:basedOn w:val="15"/>
    <w:link w:val="37"/>
    <w:qFormat/>
    <w:uiPriority w:val="99"/>
    <w:rPr>
      <w:rFonts w:asciiTheme="majorHAnsi" w:hAnsiTheme="majorHAnsi" w:eastAsiaTheme="majorEastAsia" w:cstheme="majorBidi"/>
      <w:color w:val="2F5597" w:themeColor="accent1" w:themeShade="BF"/>
      <w:sz w:val="24"/>
      <w:szCs w:val="24"/>
      <w:lang w:val="en-US"/>
    </w:rPr>
  </w:style>
  <w:style w:type="character" w:customStyle="1" w:styleId="39">
    <w:name w:val="Überschrift 5 Zchn"/>
    <w:basedOn w:val="15"/>
    <w:link w:val="6"/>
    <w:semiHidden/>
    <w:qFormat/>
    <w:uiPriority w:val="9"/>
    <w:rPr>
      <w:rFonts w:asciiTheme="majorHAnsi" w:hAnsiTheme="majorHAnsi" w:eastAsiaTheme="majorEastAsia" w:cstheme="majorBidi"/>
      <w:color w:val="2F5597" w:themeColor="accent1" w:themeShade="BF"/>
    </w:rPr>
  </w:style>
  <w:style w:type="paragraph" w:customStyle="1" w:styleId="40">
    <w:name w:val="Citavi Bibliography Subheading 5"/>
    <w:basedOn w:val="7"/>
    <w:link w:val="41"/>
    <w:qFormat/>
    <w:uiPriority w:val="99"/>
    <w:pPr>
      <w:outlineLvl w:val="9"/>
    </w:pPr>
    <w:rPr>
      <w:sz w:val="24"/>
      <w:szCs w:val="24"/>
      <w:lang w:val="en-US"/>
    </w:rPr>
  </w:style>
  <w:style w:type="character" w:customStyle="1" w:styleId="41">
    <w:name w:val="Citavi Bibliography Subheading 5 Zchn"/>
    <w:basedOn w:val="15"/>
    <w:link w:val="40"/>
    <w:qFormat/>
    <w:uiPriority w:val="99"/>
    <w:rPr>
      <w:rFonts w:asciiTheme="majorHAnsi" w:hAnsiTheme="majorHAnsi" w:eastAsiaTheme="majorEastAsia" w:cstheme="majorBidi"/>
      <w:color w:val="203864" w:themeColor="accent1" w:themeShade="80"/>
      <w:sz w:val="24"/>
      <w:szCs w:val="24"/>
      <w:lang w:val="en-US"/>
    </w:rPr>
  </w:style>
  <w:style w:type="character" w:customStyle="1" w:styleId="42">
    <w:name w:val="Überschrift 6 Zchn"/>
    <w:basedOn w:val="15"/>
    <w:link w:val="7"/>
    <w:semiHidden/>
    <w:qFormat/>
    <w:uiPriority w:val="9"/>
    <w:rPr>
      <w:rFonts w:asciiTheme="majorHAnsi" w:hAnsiTheme="majorHAnsi" w:eastAsiaTheme="majorEastAsia" w:cstheme="majorBidi"/>
      <w:color w:val="203864" w:themeColor="accent1" w:themeShade="80"/>
    </w:rPr>
  </w:style>
  <w:style w:type="paragraph" w:customStyle="1" w:styleId="43">
    <w:name w:val="Citavi Bibliography Subheading 6"/>
    <w:basedOn w:val="8"/>
    <w:link w:val="44"/>
    <w:qFormat/>
    <w:uiPriority w:val="99"/>
    <w:pPr>
      <w:outlineLvl w:val="9"/>
    </w:pPr>
    <w:rPr>
      <w:sz w:val="24"/>
      <w:szCs w:val="24"/>
      <w:lang w:val="en-US"/>
    </w:rPr>
  </w:style>
  <w:style w:type="character" w:customStyle="1" w:styleId="44">
    <w:name w:val="Citavi Bibliography Subheading 6 Zchn"/>
    <w:basedOn w:val="15"/>
    <w:link w:val="43"/>
    <w:qFormat/>
    <w:uiPriority w:val="99"/>
    <w:rPr>
      <w:rFonts w:asciiTheme="majorHAnsi" w:hAnsiTheme="majorHAnsi" w:eastAsiaTheme="majorEastAsia" w:cstheme="majorBidi"/>
      <w:i/>
      <w:iCs/>
      <w:color w:val="203864" w:themeColor="accent1" w:themeShade="80"/>
      <w:sz w:val="24"/>
      <w:szCs w:val="24"/>
      <w:lang w:val="en-US"/>
    </w:rPr>
  </w:style>
  <w:style w:type="character" w:customStyle="1" w:styleId="45">
    <w:name w:val="Überschrift 7 Zchn"/>
    <w:basedOn w:val="15"/>
    <w:link w:val="8"/>
    <w:semiHidden/>
    <w:qFormat/>
    <w:uiPriority w:val="9"/>
    <w:rPr>
      <w:rFonts w:asciiTheme="majorHAnsi" w:hAnsiTheme="majorHAnsi" w:eastAsiaTheme="majorEastAsia" w:cstheme="majorBidi"/>
      <w:i/>
      <w:iCs/>
      <w:color w:val="203864" w:themeColor="accent1" w:themeShade="80"/>
    </w:rPr>
  </w:style>
  <w:style w:type="paragraph" w:customStyle="1" w:styleId="46">
    <w:name w:val="Citavi Bibliography Subheading 7"/>
    <w:basedOn w:val="9"/>
    <w:link w:val="47"/>
    <w:qFormat/>
    <w:uiPriority w:val="99"/>
    <w:pPr>
      <w:outlineLvl w:val="9"/>
    </w:pPr>
    <w:rPr>
      <w:sz w:val="24"/>
      <w:szCs w:val="24"/>
      <w:lang w:val="en-US"/>
    </w:rPr>
  </w:style>
  <w:style w:type="character" w:customStyle="1" w:styleId="47">
    <w:name w:val="Citavi Bibliography Subheading 7 Zchn"/>
    <w:basedOn w:val="15"/>
    <w:link w:val="46"/>
    <w:qFormat/>
    <w:uiPriority w:val="99"/>
    <w:rPr>
      <w:rFonts w:asciiTheme="majorHAnsi" w:hAnsiTheme="majorHAnsi" w:eastAsiaTheme="majorEastAsia" w:cstheme="majorBidi"/>
      <w:color w:val="262626" w:themeColor="text1" w:themeTint="D9"/>
      <w:sz w:val="24"/>
      <w:szCs w:val="24"/>
      <w:lang w:val="en-US"/>
      <w14:textFill>
        <w14:solidFill>
          <w14:schemeClr w14:val="tx1">
            <w14:lumMod w14:val="85000"/>
            <w14:lumOff w14:val="15000"/>
          </w14:schemeClr>
        </w14:solidFill>
      </w14:textFill>
    </w:rPr>
  </w:style>
  <w:style w:type="character" w:customStyle="1" w:styleId="48">
    <w:name w:val="Überschrift 8 Zchn"/>
    <w:basedOn w:val="15"/>
    <w:link w:val="9"/>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customStyle="1" w:styleId="49">
    <w:name w:val="Citavi Bibliography Subheading 8"/>
    <w:basedOn w:val="10"/>
    <w:link w:val="50"/>
    <w:qFormat/>
    <w:uiPriority w:val="99"/>
    <w:pPr>
      <w:outlineLvl w:val="9"/>
    </w:pPr>
    <w:rPr>
      <w:sz w:val="24"/>
      <w:szCs w:val="24"/>
      <w:lang w:val="en-US"/>
    </w:rPr>
  </w:style>
  <w:style w:type="character" w:customStyle="1" w:styleId="50">
    <w:name w:val="Citavi Bibliography Subheading 8 Zchn"/>
    <w:basedOn w:val="15"/>
    <w:link w:val="49"/>
    <w:qFormat/>
    <w:uiPriority w:val="99"/>
    <w:rPr>
      <w:rFonts w:asciiTheme="majorHAnsi" w:hAnsiTheme="majorHAnsi" w:eastAsiaTheme="majorEastAsia" w:cstheme="majorBidi"/>
      <w:i/>
      <w:iCs/>
      <w:color w:val="262626" w:themeColor="text1" w:themeTint="D9"/>
      <w:sz w:val="24"/>
      <w:szCs w:val="24"/>
      <w:lang w:val="en-US"/>
      <w14:textFill>
        <w14:solidFill>
          <w14:schemeClr w14:val="tx1">
            <w14:lumMod w14:val="85000"/>
            <w14:lumOff w14:val="15000"/>
          </w14:schemeClr>
        </w14:solidFill>
      </w14:textFill>
    </w:rPr>
  </w:style>
  <w:style w:type="character" w:customStyle="1" w:styleId="51">
    <w:name w:val="Überschrift 9 Zchn"/>
    <w:basedOn w:val="15"/>
    <w:link w:val="10"/>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customStyle="1" w:styleId="52">
    <w:name w:val="Unresolved Mention"/>
    <w:basedOn w:val="15"/>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glossaryDocument" Target="glossary/document.xml"/><Relationship Id="rId10" Type="http://schemas.openxmlformats.org/officeDocument/2006/relationships/fontTable" Target="fontTable.xml"/><Relationship Id="rId1" Type="http://schemas.openxmlformats.org/officeDocument/2006/relationships/styles" Target="styles.xml"/></Relationships>
</file>

<file path=word/glossary/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DefaultPlaceholder_-1854013440"/>
        <w:style w:val=""/>
        <w:category>
          <w:name w:val="Allgemein"/>
          <w:gallery w:val="placeholder"/>
        </w:category>
        <w:types>
          <w:type w:val="bbPlcHdr"/>
        </w:types>
        <w:behaviors>
          <w:behavior w:val="content"/>
        </w:behaviors>
        <w:description w:val=""/>
        <w:guid w:val="{1F67A893-CF86-4DCD-8D75-21858A50FACF}"/>
      </w:docPartPr>
      <w:docPartBody>
        <w:p>
          <w:r>
            <w:rPr>
              <w:rStyle w:val="4"/>
            </w:rPr>
            <w:t>Klicken oder tippen Sie hier, um Text einzugeben.</w:t>
          </w:r>
        </w:p>
      </w:docPartBody>
    </w:docPart>
    <w:docPart>
      <w:docPartPr>
        <w:name w:val="851277CCED9A401A936111810F26CED8"/>
        <w:style w:val=""/>
        <w:category>
          <w:name w:val="Allgemein"/>
          <w:gallery w:val="placeholder"/>
        </w:category>
        <w:types>
          <w:type w:val="bbPlcHdr"/>
        </w:types>
        <w:behaviors>
          <w:behavior w:val="content"/>
        </w:behaviors>
        <w:description w:val=""/>
        <w:guid w:val="{F8BE4C73-E184-481F-9E8D-B99740BE3A65}"/>
      </w:docPartPr>
      <w:docPartBody>
        <w:p>
          <w:pPr>
            <w:pStyle w:val="5"/>
          </w:pPr>
          <w:r>
            <w:rPr>
              <w:rStyle w:val="4"/>
            </w:rPr>
            <w:t>Klicken oder tippen Sie hier, um Text einzugeben.</w:t>
          </w:r>
        </w:p>
      </w:docPartBody>
    </w:docPart>
    <w:docPart>
      <w:docPartPr>
        <w:name w:val="21C0B7410D5B400685DFFD2DCC429E6E"/>
        <w:style w:val=""/>
        <w:category>
          <w:name w:val="Allgemein"/>
          <w:gallery w:val="placeholder"/>
        </w:category>
        <w:types>
          <w:type w:val="bbPlcHdr"/>
        </w:types>
        <w:behaviors>
          <w:behavior w:val="content"/>
        </w:behaviors>
        <w:description w:val=""/>
        <w:guid w:val="{56EC8D6C-5A71-4C14-8AFF-FA39CFCFB550}"/>
      </w:docPartPr>
      <w:docPartBody>
        <w:p>
          <w:pPr>
            <w:pStyle w:val="6"/>
          </w:pPr>
          <w:r>
            <w:rPr>
              <w:rStyle w:val="4"/>
            </w:rPr>
            <w:t>Klicken oder tippen Sie hier, um Text einzugeben.</w:t>
          </w:r>
        </w:p>
      </w:docPartBody>
    </w:docPart>
    <w:docPart>
      <w:docPartPr>
        <w:name w:val="156C41F0527C40D6BF5118AED8CAA18A"/>
        <w:style w:val=""/>
        <w:category>
          <w:name w:val="Allgemein"/>
          <w:gallery w:val="placeholder"/>
        </w:category>
        <w:types>
          <w:type w:val="bbPlcHdr"/>
        </w:types>
        <w:behaviors>
          <w:behavior w:val="content"/>
        </w:behaviors>
        <w:description w:val=""/>
        <w:guid w:val="{1188A3F2-CC58-4860-B7CD-90AFB68D8057}"/>
      </w:docPartPr>
      <w:docPartBody>
        <w:p>
          <w:pPr>
            <w:pStyle w:val="7"/>
          </w:pPr>
          <w:r>
            <w:rPr>
              <w:rStyle w:val="4"/>
            </w:rPr>
            <w:t>Klicken oder tippen Sie hier, um Text einzugeben.</w:t>
          </w:r>
        </w:p>
      </w:docPartBody>
    </w:docPart>
    <w:docPart>
      <w:docPartPr>
        <w:name w:val="E5FC190FD63C43B0B94C3914D5BB3FD1"/>
        <w:style w:val=""/>
        <w:category>
          <w:name w:val="Allgemein"/>
          <w:gallery w:val="placeholder"/>
        </w:category>
        <w:types>
          <w:type w:val="bbPlcHdr"/>
        </w:types>
        <w:behaviors>
          <w:behavior w:val="content"/>
        </w:behaviors>
        <w:description w:val=""/>
        <w:guid w:val="{F731CCB9-ACA5-4E52-A311-EA1ABEAB147A}"/>
      </w:docPartPr>
      <w:docPartBody>
        <w:p>
          <w:pPr>
            <w:pStyle w:val="8"/>
          </w:pPr>
          <w:r>
            <w:rPr>
              <w:rStyle w:val="4"/>
            </w:rPr>
            <w:t>Klicken oder tippen Sie hier, um Text einzugeben.</w:t>
          </w:r>
        </w:p>
      </w:docPartBody>
    </w:docPart>
    <w:docPart>
      <w:docPartPr>
        <w:name w:val="966A0A29D0C84A358613D83B99BD68B5"/>
        <w:style w:val=""/>
        <w:category>
          <w:name w:val="Allgemein"/>
          <w:gallery w:val="placeholder"/>
        </w:category>
        <w:types>
          <w:type w:val="bbPlcHdr"/>
        </w:types>
        <w:behaviors>
          <w:behavior w:val="content"/>
        </w:behaviors>
        <w:description w:val=""/>
        <w:guid w:val="{3F02340A-A642-4C86-9FB7-7652664CD23B}"/>
      </w:docPartPr>
      <w:docPartBody>
        <w:p>
          <w:pPr>
            <w:pStyle w:val="9"/>
          </w:pPr>
          <w:r>
            <w:rPr>
              <w:rStyle w:val="4"/>
            </w:rPr>
            <w:t>Klicken oder tippen Sie hier, um Text einzugeben.</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defaultTabStop w:val="708"/>
  <w:hyphenationZone w:val="425"/>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C88"/>
    <w:rsid w:val="00085F8C"/>
    <w:rsid w:val="00122E31"/>
    <w:rsid w:val="00131684"/>
    <w:rsid w:val="00263A76"/>
    <w:rsid w:val="002C23C5"/>
    <w:rsid w:val="002C25AA"/>
    <w:rsid w:val="003F2CA9"/>
    <w:rsid w:val="00464AA5"/>
    <w:rsid w:val="00483E49"/>
    <w:rsid w:val="00640C3D"/>
    <w:rsid w:val="00764B1D"/>
    <w:rsid w:val="00793373"/>
    <w:rsid w:val="007D2195"/>
    <w:rsid w:val="008A7A44"/>
    <w:rsid w:val="008B3442"/>
    <w:rsid w:val="00971C06"/>
    <w:rsid w:val="00A417F1"/>
    <w:rsid w:val="00A440E1"/>
    <w:rsid w:val="00A8216E"/>
    <w:rsid w:val="00B34260"/>
    <w:rsid w:val="00CB7E32"/>
    <w:rsid w:val="00CE3B32"/>
    <w:rsid w:val="00DA110F"/>
    <w:rsid w:val="00E11636"/>
    <w:rsid w:val="00F14C88"/>
    <w:rsid w:val="00F16B28"/>
    <w:rsid w:val="00F17050"/>
    <w:rsid w:val="00FA4B08"/>
    <w:rsid w:val="00FE533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iPriority="1" w:name="Default Paragraph Font"/>
    <w:lsdException w:qFormat="1" w:uiPriority="99" w:name="Normal Table"/>
    <w:lsdException w:unhideWhenUsed="0" w:uiPriority="99" w:name="Placeholder Text"/>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de-DE" w:eastAsia="de-DE"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Placeholder Text"/>
    <w:basedOn w:val="2"/>
    <w:semiHidden/>
    <w:uiPriority w:val="99"/>
    <w:rPr>
      <w:color w:val="808080"/>
    </w:rPr>
  </w:style>
  <w:style w:type="paragraph" w:customStyle="1" w:styleId="5">
    <w:name w:val="851277CCED9A401A936111810F26CED8"/>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6">
    <w:name w:val="21C0B7410D5B400685DFFD2DCC429E6E"/>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7">
    <w:name w:val="156C41F0527C40D6BF5118AED8CAA18A"/>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8">
    <w:name w:val="E5FC190FD63C43B0B94C3914D5BB3FD1"/>
    <w:uiPriority w:val="0"/>
    <w:pPr>
      <w:spacing w:after="160" w:line="259" w:lineRule="auto"/>
    </w:pPr>
    <w:rPr>
      <w:rFonts w:asciiTheme="minorHAnsi" w:hAnsiTheme="minorHAnsi" w:eastAsiaTheme="minorEastAsia" w:cstheme="minorBidi"/>
      <w:sz w:val="22"/>
      <w:szCs w:val="22"/>
      <w:lang w:val="de-DE" w:eastAsia="de-DE" w:bidi="ar-SA"/>
    </w:rPr>
  </w:style>
  <w:style w:type="paragraph" w:customStyle="1" w:styleId="9">
    <w:name w:val="966A0A29D0C84A358613D83B99BD68B5"/>
    <w:qFormat/>
    <w:uiPriority w:val="0"/>
    <w:pPr>
      <w:spacing w:after="160" w:line="259" w:lineRule="auto"/>
    </w:pPr>
    <w:rPr>
      <w:rFonts w:asciiTheme="minorHAnsi" w:hAnsiTheme="minorHAnsi" w:eastAsiaTheme="minorEastAsia" w:cstheme="minorBidi"/>
      <w:sz w:val="22"/>
      <w:szCs w:val="22"/>
      <w:lang w:val="de-DE" w:eastAsia="de-DE" w:bidi="ar-SA"/>
    </w:rPr>
  </w:style>
</w:style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1F658C-6087-4E34-82F5-44382D45DA75}">
  <ds:schemaRefs/>
</ds:datastoreItem>
</file>

<file path=docProps/app.xml><?xml version="1.0" encoding="utf-8"?>
<Properties xmlns="http://schemas.openxmlformats.org/officeDocument/2006/extended-properties" xmlns:vt="http://schemas.openxmlformats.org/officeDocument/2006/docPropsVTypes">
  <Template>Normal</Template>
  <Pages>15</Pages>
  <Words>5636</Words>
  <Characters>33074</Characters>
  <Lines>9036</Lines>
  <Paragraphs>2507</Paragraphs>
  <TotalTime>108</TotalTime>
  <ScaleCrop>false</ScaleCrop>
  <LinksUpToDate>false</LinksUpToDate>
  <CharactersWithSpaces>38616</CharactersWithSpaces>
  <Application>WPS Office_11.1.0.123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18T09:39:00Z</dcterms:created>
  <dc:creator>Jenny Atorf</dc:creator>
  <cp:lastModifiedBy>lala</cp:lastModifiedBy>
  <dcterms:modified xsi:type="dcterms:W3CDTF">2022-08-26T08:46:55Z</dcterms:modified>
  <cp:revision>10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etformin Review</vt:lpwstr>
  </property>
  <property fmtid="{D5CDD505-2E9C-101B-9397-08002B2CF9AE}" pid="3" name="CitaviDocumentProperty_0">
    <vt:lpwstr>dce68c66-a60c-4886-8ccc-72e3c3602f1e</vt:lpwstr>
  </property>
  <property fmtid="{D5CDD505-2E9C-101B-9397-08002B2CF9AE}" pid="4" name="CitaviDocumentProperty_1">
    <vt:lpwstr>6.14.0.0</vt:lpwstr>
  </property>
  <property fmtid="{D5CDD505-2E9C-101B-9397-08002B2CF9AE}" pid="5" name="CitaviDocumentProperty_6">
    <vt:lpwstr>False</vt:lpwstr>
  </property>
  <property fmtid="{D5CDD505-2E9C-101B-9397-08002B2CF9AE}" pid="6" name="CitaviDocumentProperty_8">
    <vt:lpwstr>C:\Users\jenny\Documents\Citavi 6\Projects\Metformin Review\Metformin Review.ctv6</vt:lpwstr>
  </property>
  <property fmtid="{D5CDD505-2E9C-101B-9397-08002B2CF9AE}" pid="7" name="KSOProductBuildVer">
    <vt:lpwstr>2052-11.1.0.12302</vt:lpwstr>
  </property>
  <property fmtid="{D5CDD505-2E9C-101B-9397-08002B2CF9AE}" pid="8" name="ICV">
    <vt:lpwstr>A4BBB86C8007487DBC3D5F960BC772D9</vt:lpwstr>
  </property>
</Properties>
</file>